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r w:rsidRPr="00A92AF2">
        <w:rPr>
          <w:rFonts w:cs="Arial"/>
          <w:b/>
          <w:szCs w:val="24"/>
        </w:rPr>
        <w:t>Palavras chave</w:t>
      </w:r>
    </w:p>
    <w:p w14:paraId="5F1F9383" w14:textId="77777777" w:rsidR="00AC4FEF" w:rsidRPr="00A92AF2" w:rsidRDefault="00AC4FEF" w:rsidP="001D772A">
      <w:pPr>
        <w:spacing w:line="240" w:lineRule="auto"/>
        <w:ind w:firstLine="0"/>
        <w:contextualSpacing/>
        <w:rPr>
          <w:rFonts w:cs="Arial"/>
          <w:b/>
          <w:szCs w:val="24"/>
        </w:rPr>
      </w:pPr>
    </w:p>
    <w:p w14:paraId="4CF8217C" w14:textId="2EF4D54E" w:rsidR="001D772A" w:rsidRPr="00B24CE3" w:rsidRDefault="0034756F" w:rsidP="00AC4FEF">
      <w:r w:rsidRPr="00B24CE3">
        <w:t xml:space="preserve">CIATA, </w:t>
      </w:r>
      <w:commentRangeStart w:id="0"/>
      <w:r w:rsidRPr="00B24CE3">
        <w:rPr>
          <w:i/>
          <w:iCs/>
        </w:rPr>
        <w:t>Fit-For-Purpose-Land Administration</w:t>
      </w:r>
      <w:commentRangeEnd w:id="0"/>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21665B09" w14:textId="1322E770" w:rsidR="00127E7A"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1669442" w:history="1">
        <w:r w:rsidR="00127E7A" w:rsidRPr="00E62E3C">
          <w:rPr>
            <w:rStyle w:val="Hyperlink"/>
            <w:noProof/>
            <w14:scene3d>
              <w14:camera w14:prst="orthographicFront"/>
              <w14:lightRig w14:rig="threePt" w14:dir="t">
                <w14:rot w14:lat="0" w14:lon="0" w14:rev="0"/>
              </w14:lightRig>
            </w14:scene3d>
          </w:rPr>
          <w:t>1</w:t>
        </w:r>
        <w:r w:rsidR="00127E7A">
          <w:rPr>
            <w:rFonts w:asciiTheme="minorHAnsi" w:eastAsiaTheme="minorEastAsia" w:hAnsiTheme="minorHAnsi"/>
            <w:b w:val="0"/>
            <w:caps w:val="0"/>
            <w:noProof/>
            <w:kern w:val="2"/>
            <w:szCs w:val="24"/>
            <w:lang w:eastAsia="pt-BR"/>
            <w14:ligatures w14:val="standardContextual"/>
          </w:rPr>
          <w:tab/>
        </w:r>
        <w:r w:rsidR="00127E7A" w:rsidRPr="00E62E3C">
          <w:rPr>
            <w:rStyle w:val="Hyperlink"/>
            <w:noProof/>
          </w:rPr>
          <w:t>Introdução</w:t>
        </w:r>
        <w:r w:rsidR="00127E7A">
          <w:rPr>
            <w:noProof/>
            <w:webHidden/>
          </w:rPr>
          <w:tab/>
        </w:r>
        <w:r w:rsidR="00127E7A">
          <w:rPr>
            <w:noProof/>
            <w:webHidden/>
          </w:rPr>
          <w:fldChar w:fldCharType="begin"/>
        </w:r>
        <w:r w:rsidR="00127E7A">
          <w:rPr>
            <w:noProof/>
            <w:webHidden/>
          </w:rPr>
          <w:instrText xml:space="preserve"> PAGEREF _Toc191669442 \h </w:instrText>
        </w:r>
        <w:r w:rsidR="00127E7A">
          <w:rPr>
            <w:noProof/>
            <w:webHidden/>
          </w:rPr>
        </w:r>
        <w:r w:rsidR="00127E7A">
          <w:rPr>
            <w:noProof/>
            <w:webHidden/>
          </w:rPr>
          <w:fldChar w:fldCharType="separate"/>
        </w:r>
        <w:r w:rsidR="00127E7A">
          <w:rPr>
            <w:noProof/>
            <w:webHidden/>
          </w:rPr>
          <w:t>6</w:t>
        </w:r>
        <w:r w:rsidR="00127E7A">
          <w:rPr>
            <w:noProof/>
            <w:webHidden/>
          </w:rPr>
          <w:fldChar w:fldCharType="end"/>
        </w:r>
      </w:hyperlink>
    </w:p>
    <w:p w14:paraId="6EBF2C01" w14:textId="48A6D7C1"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43" w:history="1">
        <w:r w:rsidRPr="00E62E3C">
          <w:rPr>
            <w:rStyle w:val="Hyperlink"/>
            <w:noProof/>
            <w14:scene3d>
              <w14:camera w14:prst="orthographicFront"/>
              <w14:lightRig w14:rig="threePt" w14:dir="t">
                <w14:rot w14:lat="0" w14:lon="0" w14:rev="0"/>
              </w14:lightRig>
            </w14:scene3d>
          </w:rPr>
          <w:t>1.1</w:t>
        </w:r>
        <w:r>
          <w:rPr>
            <w:rFonts w:asciiTheme="minorHAnsi" w:eastAsiaTheme="minorEastAsia" w:hAnsiTheme="minorHAnsi"/>
            <w:caps w:val="0"/>
            <w:noProof/>
            <w:kern w:val="2"/>
            <w:szCs w:val="24"/>
            <w:lang w:eastAsia="pt-BR"/>
            <w14:ligatures w14:val="standardContextual"/>
          </w:rPr>
          <w:tab/>
        </w:r>
        <w:r w:rsidRPr="00E62E3C">
          <w:rPr>
            <w:rStyle w:val="Hyperlink"/>
            <w:noProof/>
          </w:rPr>
          <w:t>Justificativa da pesquisa</w:t>
        </w:r>
        <w:r>
          <w:rPr>
            <w:noProof/>
            <w:webHidden/>
          </w:rPr>
          <w:tab/>
        </w:r>
        <w:r>
          <w:rPr>
            <w:noProof/>
            <w:webHidden/>
          </w:rPr>
          <w:fldChar w:fldCharType="begin"/>
        </w:r>
        <w:r>
          <w:rPr>
            <w:noProof/>
            <w:webHidden/>
          </w:rPr>
          <w:instrText xml:space="preserve"> PAGEREF _Toc191669443 \h </w:instrText>
        </w:r>
        <w:r>
          <w:rPr>
            <w:noProof/>
            <w:webHidden/>
          </w:rPr>
        </w:r>
        <w:r>
          <w:rPr>
            <w:noProof/>
            <w:webHidden/>
          </w:rPr>
          <w:fldChar w:fldCharType="separate"/>
        </w:r>
        <w:r>
          <w:rPr>
            <w:noProof/>
            <w:webHidden/>
          </w:rPr>
          <w:t>7</w:t>
        </w:r>
        <w:r>
          <w:rPr>
            <w:noProof/>
            <w:webHidden/>
          </w:rPr>
          <w:fldChar w:fldCharType="end"/>
        </w:r>
      </w:hyperlink>
    </w:p>
    <w:p w14:paraId="370803FF" w14:textId="72568D01"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44" w:history="1">
        <w:r w:rsidRPr="00E62E3C">
          <w:rPr>
            <w:rStyle w:val="Hyperlink"/>
            <w:noProof/>
          </w:rPr>
          <w:t>1.1.1</w:t>
        </w:r>
        <w:r>
          <w:rPr>
            <w:rFonts w:asciiTheme="minorHAnsi" w:eastAsiaTheme="minorEastAsia" w:hAnsiTheme="minorHAnsi"/>
            <w:b w:val="0"/>
            <w:noProof/>
            <w:kern w:val="2"/>
            <w:szCs w:val="24"/>
            <w:lang w:eastAsia="pt-BR"/>
            <w14:ligatures w14:val="standardContextual"/>
          </w:rPr>
          <w:tab/>
        </w:r>
        <w:r w:rsidRPr="00E62E3C">
          <w:rPr>
            <w:rStyle w:val="Hyperlink"/>
            <w:noProof/>
          </w:rPr>
          <w:t>Objetivos</w:t>
        </w:r>
        <w:r>
          <w:rPr>
            <w:noProof/>
            <w:webHidden/>
          </w:rPr>
          <w:tab/>
        </w:r>
        <w:r>
          <w:rPr>
            <w:noProof/>
            <w:webHidden/>
          </w:rPr>
          <w:fldChar w:fldCharType="begin"/>
        </w:r>
        <w:r>
          <w:rPr>
            <w:noProof/>
            <w:webHidden/>
          </w:rPr>
          <w:instrText xml:space="preserve"> PAGEREF _Toc191669444 \h </w:instrText>
        </w:r>
        <w:r>
          <w:rPr>
            <w:noProof/>
            <w:webHidden/>
          </w:rPr>
        </w:r>
        <w:r>
          <w:rPr>
            <w:noProof/>
            <w:webHidden/>
          </w:rPr>
          <w:fldChar w:fldCharType="separate"/>
        </w:r>
        <w:r>
          <w:rPr>
            <w:noProof/>
            <w:webHidden/>
          </w:rPr>
          <w:t>8</w:t>
        </w:r>
        <w:r>
          <w:rPr>
            <w:noProof/>
            <w:webHidden/>
          </w:rPr>
          <w:fldChar w:fldCharType="end"/>
        </w:r>
      </w:hyperlink>
    </w:p>
    <w:p w14:paraId="498E1B30" w14:textId="5F21448F"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45" w:history="1">
        <w:r w:rsidRPr="00E62E3C">
          <w:rPr>
            <w:rStyle w:val="Hyperlink"/>
            <w:noProof/>
          </w:rPr>
          <w:t>1.1.1.1</w:t>
        </w:r>
        <w:r>
          <w:rPr>
            <w:rFonts w:asciiTheme="minorHAnsi" w:eastAsiaTheme="minorEastAsia" w:hAnsiTheme="minorHAnsi"/>
            <w:i w:val="0"/>
            <w:noProof/>
            <w:kern w:val="2"/>
            <w:szCs w:val="24"/>
            <w:lang w:eastAsia="pt-BR"/>
            <w14:ligatures w14:val="standardContextual"/>
          </w:rPr>
          <w:tab/>
        </w:r>
        <w:r w:rsidRPr="00E62E3C">
          <w:rPr>
            <w:rStyle w:val="Hyperlink"/>
            <w:noProof/>
          </w:rPr>
          <w:t>Objetivo geral</w:t>
        </w:r>
        <w:r>
          <w:rPr>
            <w:noProof/>
            <w:webHidden/>
          </w:rPr>
          <w:tab/>
        </w:r>
        <w:r>
          <w:rPr>
            <w:noProof/>
            <w:webHidden/>
          </w:rPr>
          <w:fldChar w:fldCharType="begin"/>
        </w:r>
        <w:r>
          <w:rPr>
            <w:noProof/>
            <w:webHidden/>
          </w:rPr>
          <w:instrText xml:space="preserve"> PAGEREF _Toc191669445 \h </w:instrText>
        </w:r>
        <w:r>
          <w:rPr>
            <w:noProof/>
            <w:webHidden/>
          </w:rPr>
        </w:r>
        <w:r>
          <w:rPr>
            <w:noProof/>
            <w:webHidden/>
          </w:rPr>
          <w:fldChar w:fldCharType="separate"/>
        </w:r>
        <w:r>
          <w:rPr>
            <w:noProof/>
            <w:webHidden/>
          </w:rPr>
          <w:t>8</w:t>
        </w:r>
        <w:r>
          <w:rPr>
            <w:noProof/>
            <w:webHidden/>
          </w:rPr>
          <w:fldChar w:fldCharType="end"/>
        </w:r>
      </w:hyperlink>
    </w:p>
    <w:p w14:paraId="6BB5DA33" w14:textId="455CAC17"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46" w:history="1">
        <w:r w:rsidRPr="00E62E3C">
          <w:rPr>
            <w:rStyle w:val="Hyperlink"/>
            <w:rFonts w:cs="Arial"/>
            <w:noProof/>
          </w:rPr>
          <w:t>1.1.1.2</w:t>
        </w:r>
        <w:r>
          <w:rPr>
            <w:rFonts w:asciiTheme="minorHAnsi" w:eastAsiaTheme="minorEastAsia" w:hAnsiTheme="minorHAnsi"/>
            <w:i w:val="0"/>
            <w:noProof/>
            <w:kern w:val="2"/>
            <w:szCs w:val="24"/>
            <w:lang w:eastAsia="pt-BR"/>
            <w14:ligatures w14:val="standardContextual"/>
          </w:rPr>
          <w:tab/>
        </w:r>
        <w:r w:rsidRPr="00E62E3C">
          <w:rPr>
            <w:rStyle w:val="Hyperlink"/>
            <w:noProof/>
          </w:rPr>
          <w:t>Objetivos específicos</w:t>
        </w:r>
        <w:r>
          <w:rPr>
            <w:noProof/>
            <w:webHidden/>
          </w:rPr>
          <w:tab/>
        </w:r>
        <w:r>
          <w:rPr>
            <w:noProof/>
            <w:webHidden/>
          </w:rPr>
          <w:fldChar w:fldCharType="begin"/>
        </w:r>
        <w:r>
          <w:rPr>
            <w:noProof/>
            <w:webHidden/>
          </w:rPr>
          <w:instrText xml:space="preserve"> PAGEREF _Toc191669446 \h </w:instrText>
        </w:r>
        <w:r>
          <w:rPr>
            <w:noProof/>
            <w:webHidden/>
          </w:rPr>
        </w:r>
        <w:r>
          <w:rPr>
            <w:noProof/>
            <w:webHidden/>
          </w:rPr>
          <w:fldChar w:fldCharType="separate"/>
        </w:r>
        <w:r>
          <w:rPr>
            <w:noProof/>
            <w:webHidden/>
          </w:rPr>
          <w:t>8</w:t>
        </w:r>
        <w:r>
          <w:rPr>
            <w:noProof/>
            <w:webHidden/>
          </w:rPr>
          <w:fldChar w:fldCharType="end"/>
        </w:r>
      </w:hyperlink>
    </w:p>
    <w:p w14:paraId="3A80C798" w14:textId="418F3B20"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47" w:history="1">
        <w:r w:rsidRPr="00E62E3C">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fundamentação teórica</w:t>
        </w:r>
        <w:r>
          <w:rPr>
            <w:noProof/>
            <w:webHidden/>
          </w:rPr>
          <w:tab/>
        </w:r>
        <w:r>
          <w:rPr>
            <w:noProof/>
            <w:webHidden/>
          </w:rPr>
          <w:fldChar w:fldCharType="begin"/>
        </w:r>
        <w:r>
          <w:rPr>
            <w:noProof/>
            <w:webHidden/>
          </w:rPr>
          <w:instrText xml:space="preserve"> PAGEREF _Toc191669447 \h </w:instrText>
        </w:r>
        <w:r>
          <w:rPr>
            <w:noProof/>
            <w:webHidden/>
          </w:rPr>
        </w:r>
        <w:r>
          <w:rPr>
            <w:noProof/>
            <w:webHidden/>
          </w:rPr>
          <w:fldChar w:fldCharType="separate"/>
        </w:r>
        <w:r>
          <w:rPr>
            <w:noProof/>
            <w:webHidden/>
          </w:rPr>
          <w:t>8</w:t>
        </w:r>
        <w:r>
          <w:rPr>
            <w:noProof/>
            <w:webHidden/>
          </w:rPr>
          <w:fldChar w:fldCharType="end"/>
        </w:r>
      </w:hyperlink>
    </w:p>
    <w:p w14:paraId="7975EFCD" w14:textId="007DD543"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48" w:history="1">
        <w:r w:rsidRPr="00E62E3C">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E62E3C">
          <w:rPr>
            <w:rStyle w:val="Hyperlink"/>
            <w:noProof/>
          </w:rPr>
          <w:t>O CIATA</w:t>
        </w:r>
        <w:r>
          <w:rPr>
            <w:noProof/>
            <w:webHidden/>
          </w:rPr>
          <w:tab/>
        </w:r>
        <w:r>
          <w:rPr>
            <w:noProof/>
            <w:webHidden/>
          </w:rPr>
          <w:fldChar w:fldCharType="begin"/>
        </w:r>
        <w:r>
          <w:rPr>
            <w:noProof/>
            <w:webHidden/>
          </w:rPr>
          <w:instrText xml:space="preserve"> PAGEREF _Toc191669448 \h </w:instrText>
        </w:r>
        <w:r>
          <w:rPr>
            <w:noProof/>
            <w:webHidden/>
          </w:rPr>
        </w:r>
        <w:r>
          <w:rPr>
            <w:noProof/>
            <w:webHidden/>
          </w:rPr>
          <w:fldChar w:fldCharType="separate"/>
        </w:r>
        <w:r>
          <w:rPr>
            <w:noProof/>
            <w:webHidden/>
          </w:rPr>
          <w:t>9</w:t>
        </w:r>
        <w:r>
          <w:rPr>
            <w:noProof/>
            <w:webHidden/>
          </w:rPr>
          <w:fldChar w:fldCharType="end"/>
        </w:r>
      </w:hyperlink>
    </w:p>
    <w:p w14:paraId="3C7D86A8" w14:textId="41AA8E3A"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49" w:history="1">
        <w:r w:rsidRPr="00E62E3C">
          <w:rPr>
            <w:rStyle w:val="Hyperlink"/>
            <w:noProof/>
          </w:rPr>
          <w:t>2.1.1</w:t>
        </w:r>
        <w:r>
          <w:rPr>
            <w:rFonts w:asciiTheme="minorHAnsi" w:eastAsiaTheme="minorEastAsia" w:hAnsiTheme="minorHAnsi"/>
            <w:b w:val="0"/>
            <w:noProof/>
            <w:kern w:val="2"/>
            <w:szCs w:val="24"/>
            <w:lang w:eastAsia="pt-BR"/>
            <w14:ligatures w14:val="standardContextual"/>
          </w:rPr>
          <w:tab/>
        </w:r>
        <w:r w:rsidRPr="00E62E3C">
          <w:rPr>
            <w:rStyle w:val="Hyperlink"/>
            <w:noProof/>
          </w:rPr>
          <w:t>Modelo conceitual do CIATA</w:t>
        </w:r>
        <w:r>
          <w:rPr>
            <w:noProof/>
            <w:webHidden/>
          </w:rPr>
          <w:tab/>
        </w:r>
        <w:r>
          <w:rPr>
            <w:noProof/>
            <w:webHidden/>
          </w:rPr>
          <w:fldChar w:fldCharType="begin"/>
        </w:r>
        <w:r>
          <w:rPr>
            <w:noProof/>
            <w:webHidden/>
          </w:rPr>
          <w:instrText xml:space="preserve"> PAGEREF _Toc191669449 \h </w:instrText>
        </w:r>
        <w:r>
          <w:rPr>
            <w:noProof/>
            <w:webHidden/>
          </w:rPr>
        </w:r>
        <w:r>
          <w:rPr>
            <w:noProof/>
            <w:webHidden/>
          </w:rPr>
          <w:fldChar w:fldCharType="separate"/>
        </w:r>
        <w:r>
          <w:rPr>
            <w:noProof/>
            <w:webHidden/>
          </w:rPr>
          <w:t>9</w:t>
        </w:r>
        <w:r>
          <w:rPr>
            <w:noProof/>
            <w:webHidden/>
          </w:rPr>
          <w:fldChar w:fldCharType="end"/>
        </w:r>
      </w:hyperlink>
    </w:p>
    <w:p w14:paraId="36A3A62F" w14:textId="70F99AE3"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0" w:history="1">
        <w:r w:rsidRPr="00E62E3C">
          <w:rPr>
            <w:rStyle w:val="Hyperlink"/>
            <w:noProof/>
          </w:rPr>
          <w:t>2.1.2</w:t>
        </w:r>
        <w:r>
          <w:rPr>
            <w:rFonts w:asciiTheme="minorHAnsi" w:eastAsiaTheme="minorEastAsia" w:hAnsiTheme="minorHAnsi"/>
            <w:b w:val="0"/>
            <w:noProof/>
            <w:kern w:val="2"/>
            <w:szCs w:val="24"/>
            <w:lang w:eastAsia="pt-BR"/>
            <w14:ligatures w14:val="standardContextual"/>
          </w:rPr>
          <w:tab/>
        </w:r>
        <w:r w:rsidRPr="00E62E3C">
          <w:rPr>
            <w:rStyle w:val="Hyperlink"/>
            <w:noProof/>
          </w:rPr>
          <w:t>Contexto Histórico e Tecnológico do CIATA</w:t>
        </w:r>
        <w:r>
          <w:rPr>
            <w:noProof/>
            <w:webHidden/>
          </w:rPr>
          <w:tab/>
        </w:r>
        <w:r>
          <w:rPr>
            <w:noProof/>
            <w:webHidden/>
          </w:rPr>
          <w:fldChar w:fldCharType="begin"/>
        </w:r>
        <w:r>
          <w:rPr>
            <w:noProof/>
            <w:webHidden/>
          </w:rPr>
          <w:instrText xml:space="preserve"> PAGEREF _Toc191669450 \h </w:instrText>
        </w:r>
        <w:r>
          <w:rPr>
            <w:noProof/>
            <w:webHidden/>
          </w:rPr>
        </w:r>
        <w:r>
          <w:rPr>
            <w:noProof/>
            <w:webHidden/>
          </w:rPr>
          <w:fldChar w:fldCharType="separate"/>
        </w:r>
        <w:r>
          <w:rPr>
            <w:noProof/>
            <w:webHidden/>
          </w:rPr>
          <w:t>10</w:t>
        </w:r>
        <w:r>
          <w:rPr>
            <w:noProof/>
            <w:webHidden/>
          </w:rPr>
          <w:fldChar w:fldCharType="end"/>
        </w:r>
      </w:hyperlink>
    </w:p>
    <w:p w14:paraId="3F2B3A08" w14:textId="0600FD57"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1" w:history="1">
        <w:r w:rsidRPr="00E62E3C">
          <w:rPr>
            <w:rStyle w:val="Hyperlink"/>
            <w:noProof/>
          </w:rPr>
          <w:t>2.1.2.1</w:t>
        </w:r>
        <w:r>
          <w:rPr>
            <w:rFonts w:asciiTheme="minorHAnsi" w:eastAsiaTheme="minorEastAsia" w:hAnsiTheme="minorHAnsi"/>
            <w:i w:val="0"/>
            <w:noProof/>
            <w:kern w:val="2"/>
            <w:szCs w:val="24"/>
            <w:lang w:eastAsia="pt-BR"/>
            <w14:ligatures w14:val="standardContextual"/>
          </w:rPr>
          <w:tab/>
        </w:r>
        <w:r w:rsidRPr="00E62E3C">
          <w:rPr>
            <w:rStyle w:val="Hyperlink"/>
            <w:noProof/>
          </w:rPr>
          <w:t>Custo dos equipamentos</w:t>
        </w:r>
        <w:r>
          <w:rPr>
            <w:noProof/>
            <w:webHidden/>
          </w:rPr>
          <w:tab/>
        </w:r>
        <w:r>
          <w:rPr>
            <w:noProof/>
            <w:webHidden/>
          </w:rPr>
          <w:fldChar w:fldCharType="begin"/>
        </w:r>
        <w:r>
          <w:rPr>
            <w:noProof/>
            <w:webHidden/>
          </w:rPr>
          <w:instrText xml:space="preserve"> PAGEREF _Toc191669451 \h </w:instrText>
        </w:r>
        <w:r>
          <w:rPr>
            <w:noProof/>
            <w:webHidden/>
          </w:rPr>
        </w:r>
        <w:r>
          <w:rPr>
            <w:noProof/>
            <w:webHidden/>
          </w:rPr>
          <w:fldChar w:fldCharType="separate"/>
        </w:r>
        <w:r>
          <w:rPr>
            <w:noProof/>
            <w:webHidden/>
          </w:rPr>
          <w:t>10</w:t>
        </w:r>
        <w:r>
          <w:rPr>
            <w:noProof/>
            <w:webHidden/>
          </w:rPr>
          <w:fldChar w:fldCharType="end"/>
        </w:r>
      </w:hyperlink>
    </w:p>
    <w:p w14:paraId="785E2064" w14:textId="1DACF233"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2" w:history="1">
        <w:r w:rsidRPr="00E62E3C">
          <w:rPr>
            <w:rStyle w:val="Hyperlink"/>
            <w:noProof/>
          </w:rPr>
          <w:t>2.1.2.2</w:t>
        </w:r>
        <w:r>
          <w:rPr>
            <w:rFonts w:asciiTheme="minorHAnsi" w:eastAsiaTheme="minorEastAsia" w:hAnsiTheme="minorHAnsi"/>
            <w:i w:val="0"/>
            <w:noProof/>
            <w:kern w:val="2"/>
            <w:szCs w:val="24"/>
            <w:lang w:eastAsia="pt-BR"/>
            <w14:ligatures w14:val="standardContextual"/>
          </w:rPr>
          <w:tab/>
        </w:r>
        <w:r w:rsidRPr="00E62E3C">
          <w:rPr>
            <w:rStyle w:val="Hyperlink"/>
            <w:noProof/>
          </w:rPr>
          <w:t>Memória secundária LIMITADA</w:t>
        </w:r>
        <w:r>
          <w:rPr>
            <w:noProof/>
            <w:webHidden/>
          </w:rPr>
          <w:tab/>
        </w:r>
        <w:r>
          <w:rPr>
            <w:noProof/>
            <w:webHidden/>
          </w:rPr>
          <w:fldChar w:fldCharType="begin"/>
        </w:r>
        <w:r>
          <w:rPr>
            <w:noProof/>
            <w:webHidden/>
          </w:rPr>
          <w:instrText xml:space="preserve"> PAGEREF _Toc191669452 \h </w:instrText>
        </w:r>
        <w:r>
          <w:rPr>
            <w:noProof/>
            <w:webHidden/>
          </w:rPr>
        </w:r>
        <w:r>
          <w:rPr>
            <w:noProof/>
            <w:webHidden/>
          </w:rPr>
          <w:fldChar w:fldCharType="separate"/>
        </w:r>
        <w:r>
          <w:rPr>
            <w:noProof/>
            <w:webHidden/>
          </w:rPr>
          <w:t>11</w:t>
        </w:r>
        <w:r>
          <w:rPr>
            <w:noProof/>
            <w:webHidden/>
          </w:rPr>
          <w:fldChar w:fldCharType="end"/>
        </w:r>
      </w:hyperlink>
    </w:p>
    <w:p w14:paraId="4E0D9436" w14:textId="4913959B"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3" w:history="1">
        <w:r w:rsidRPr="00E62E3C">
          <w:rPr>
            <w:rStyle w:val="Hyperlink"/>
            <w:noProof/>
          </w:rPr>
          <w:t>2.1.2.3</w:t>
        </w:r>
        <w:r>
          <w:rPr>
            <w:rFonts w:asciiTheme="minorHAnsi" w:eastAsiaTheme="minorEastAsia" w:hAnsiTheme="minorHAnsi"/>
            <w:i w:val="0"/>
            <w:noProof/>
            <w:kern w:val="2"/>
            <w:szCs w:val="24"/>
            <w:lang w:eastAsia="pt-BR"/>
            <w14:ligatures w14:val="standardContextual"/>
          </w:rPr>
          <w:tab/>
        </w:r>
        <w:r w:rsidRPr="00E62E3C">
          <w:rPr>
            <w:rStyle w:val="Hyperlink"/>
            <w:noProof/>
          </w:rPr>
          <w:t>Linguagens de programação Pré-SGBDs</w:t>
        </w:r>
        <w:r>
          <w:rPr>
            <w:noProof/>
            <w:webHidden/>
          </w:rPr>
          <w:tab/>
        </w:r>
        <w:r>
          <w:rPr>
            <w:noProof/>
            <w:webHidden/>
          </w:rPr>
          <w:fldChar w:fldCharType="begin"/>
        </w:r>
        <w:r>
          <w:rPr>
            <w:noProof/>
            <w:webHidden/>
          </w:rPr>
          <w:instrText xml:space="preserve"> PAGEREF _Toc191669453 \h </w:instrText>
        </w:r>
        <w:r>
          <w:rPr>
            <w:noProof/>
            <w:webHidden/>
          </w:rPr>
        </w:r>
        <w:r>
          <w:rPr>
            <w:noProof/>
            <w:webHidden/>
          </w:rPr>
          <w:fldChar w:fldCharType="separate"/>
        </w:r>
        <w:r>
          <w:rPr>
            <w:noProof/>
            <w:webHidden/>
          </w:rPr>
          <w:t>12</w:t>
        </w:r>
        <w:r>
          <w:rPr>
            <w:noProof/>
            <w:webHidden/>
          </w:rPr>
          <w:fldChar w:fldCharType="end"/>
        </w:r>
      </w:hyperlink>
    </w:p>
    <w:p w14:paraId="79FBCD6E" w14:textId="6AE87DA7"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4" w:history="1">
        <w:r w:rsidRPr="00E62E3C">
          <w:rPr>
            <w:rStyle w:val="Hyperlink"/>
            <w:noProof/>
            <w:lang w:val="en-US"/>
          </w:rPr>
          <w:t>2.1.3</w:t>
        </w:r>
        <w:r>
          <w:rPr>
            <w:rFonts w:asciiTheme="minorHAnsi" w:eastAsiaTheme="minorEastAsia" w:hAnsiTheme="minorHAnsi"/>
            <w:b w:val="0"/>
            <w:noProof/>
            <w:kern w:val="2"/>
            <w:szCs w:val="24"/>
            <w:lang w:eastAsia="pt-BR"/>
            <w14:ligatures w14:val="standardContextual"/>
          </w:rPr>
          <w:tab/>
        </w:r>
        <w:r w:rsidRPr="00E62E3C">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1669454 \h </w:instrText>
        </w:r>
        <w:r>
          <w:rPr>
            <w:noProof/>
            <w:webHidden/>
          </w:rPr>
        </w:r>
        <w:r>
          <w:rPr>
            <w:noProof/>
            <w:webHidden/>
          </w:rPr>
          <w:fldChar w:fldCharType="separate"/>
        </w:r>
        <w:r>
          <w:rPr>
            <w:noProof/>
            <w:webHidden/>
          </w:rPr>
          <w:t>13</w:t>
        </w:r>
        <w:r>
          <w:rPr>
            <w:noProof/>
            <w:webHidden/>
          </w:rPr>
          <w:fldChar w:fldCharType="end"/>
        </w:r>
      </w:hyperlink>
    </w:p>
    <w:p w14:paraId="4C04F1CB" w14:textId="648353FE"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5" w:history="1">
        <w:r w:rsidRPr="00E62E3C">
          <w:rPr>
            <w:rStyle w:val="Hyperlink"/>
            <w:noProof/>
          </w:rPr>
          <w:t>2.1.4</w:t>
        </w:r>
        <w:r>
          <w:rPr>
            <w:rFonts w:asciiTheme="minorHAnsi" w:eastAsiaTheme="minorEastAsia" w:hAnsiTheme="minorHAnsi"/>
            <w:b w:val="0"/>
            <w:noProof/>
            <w:kern w:val="2"/>
            <w:szCs w:val="24"/>
            <w:lang w:eastAsia="pt-BR"/>
            <w14:ligatures w14:val="standardContextual"/>
          </w:rPr>
          <w:tab/>
        </w:r>
        <w:r w:rsidRPr="00E62E3C">
          <w:rPr>
            <w:rStyle w:val="Hyperlink"/>
            <w:noProof/>
          </w:rPr>
          <w:t>O CIATA e o LADM</w:t>
        </w:r>
        <w:r>
          <w:rPr>
            <w:noProof/>
            <w:webHidden/>
          </w:rPr>
          <w:tab/>
        </w:r>
        <w:r>
          <w:rPr>
            <w:noProof/>
            <w:webHidden/>
          </w:rPr>
          <w:fldChar w:fldCharType="begin"/>
        </w:r>
        <w:r>
          <w:rPr>
            <w:noProof/>
            <w:webHidden/>
          </w:rPr>
          <w:instrText xml:space="preserve"> PAGEREF _Toc191669455 \h </w:instrText>
        </w:r>
        <w:r>
          <w:rPr>
            <w:noProof/>
            <w:webHidden/>
          </w:rPr>
        </w:r>
        <w:r>
          <w:rPr>
            <w:noProof/>
            <w:webHidden/>
          </w:rPr>
          <w:fldChar w:fldCharType="separate"/>
        </w:r>
        <w:r>
          <w:rPr>
            <w:noProof/>
            <w:webHidden/>
          </w:rPr>
          <w:t>14</w:t>
        </w:r>
        <w:r>
          <w:rPr>
            <w:noProof/>
            <w:webHidden/>
          </w:rPr>
          <w:fldChar w:fldCharType="end"/>
        </w:r>
      </w:hyperlink>
    </w:p>
    <w:p w14:paraId="74BCC3E5" w14:textId="66CCB015"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6" w:history="1">
        <w:r w:rsidRPr="00E62E3C">
          <w:rPr>
            <w:rStyle w:val="Hyperlink"/>
            <w:rFonts w:eastAsia="Times New Roman"/>
            <w:noProof/>
            <w:lang w:eastAsia="pt-BR"/>
          </w:rPr>
          <w:t>2.1.5</w:t>
        </w:r>
        <w:r>
          <w:rPr>
            <w:rFonts w:asciiTheme="minorHAnsi" w:eastAsiaTheme="minorEastAsia" w:hAnsiTheme="minorHAnsi"/>
            <w:b w:val="0"/>
            <w:noProof/>
            <w:kern w:val="2"/>
            <w:szCs w:val="24"/>
            <w:lang w:eastAsia="pt-BR"/>
            <w14:ligatures w14:val="standardContextual"/>
          </w:rPr>
          <w:tab/>
        </w:r>
        <w:r w:rsidRPr="00E62E3C">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1669456 \h </w:instrText>
        </w:r>
        <w:r>
          <w:rPr>
            <w:noProof/>
            <w:webHidden/>
          </w:rPr>
        </w:r>
        <w:r>
          <w:rPr>
            <w:noProof/>
            <w:webHidden/>
          </w:rPr>
          <w:fldChar w:fldCharType="separate"/>
        </w:r>
        <w:r>
          <w:rPr>
            <w:noProof/>
            <w:webHidden/>
          </w:rPr>
          <w:t>18</w:t>
        </w:r>
        <w:r>
          <w:rPr>
            <w:noProof/>
            <w:webHidden/>
          </w:rPr>
          <w:fldChar w:fldCharType="end"/>
        </w:r>
      </w:hyperlink>
    </w:p>
    <w:p w14:paraId="08B42F84" w14:textId="20ED8141"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7" w:history="1">
        <w:r w:rsidRPr="00E62E3C">
          <w:rPr>
            <w:rStyle w:val="Hyperlink"/>
            <w:noProof/>
          </w:rPr>
          <w:t>2.1.6</w:t>
        </w:r>
        <w:r>
          <w:rPr>
            <w:rFonts w:asciiTheme="minorHAnsi" w:eastAsiaTheme="minorEastAsia" w:hAnsiTheme="minorHAnsi"/>
            <w:b w:val="0"/>
            <w:noProof/>
            <w:kern w:val="2"/>
            <w:szCs w:val="24"/>
            <w:lang w:eastAsia="pt-BR"/>
            <w14:ligatures w14:val="standardContextual"/>
          </w:rPr>
          <w:tab/>
        </w:r>
        <w:r w:rsidRPr="00E62E3C">
          <w:rPr>
            <w:rStyle w:val="Hyperlink"/>
            <w:noProof/>
          </w:rPr>
          <w:t>Presença do CIATA nos cadastros imobiliários</w:t>
        </w:r>
        <w:r>
          <w:rPr>
            <w:noProof/>
            <w:webHidden/>
          </w:rPr>
          <w:tab/>
        </w:r>
        <w:r>
          <w:rPr>
            <w:noProof/>
            <w:webHidden/>
          </w:rPr>
          <w:fldChar w:fldCharType="begin"/>
        </w:r>
        <w:r>
          <w:rPr>
            <w:noProof/>
            <w:webHidden/>
          </w:rPr>
          <w:instrText xml:space="preserve"> PAGEREF _Toc191669457 \h </w:instrText>
        </w:r>
        <w:r>
          <w:rPr>
            <w:noProof/>
            <w:webHidden/>
          </w:rPr>
        </w:r>
        <w:r>
          <w:rPr>
            <w:noProof/>
            <w:webHidden/>
          </w:rPr>
          <w:fldChar w:fldCharType="separate"/>
        </w:r>
        <w:r>
          <w:rPr>
            <w:noProof/>
            <w:webHidden/>
          </w:rPr>
          <w:t>21</w:t>
        </w:r>
        <w:r>
          <w:rPr>
            <w:noProof/>
            <w:webHidden/>
          </w:rPr>
          <w:fldChar w:fldCharType="end"/>
        </w:r>
      </w:hyperlink>
    </w:p>
    <w:p w14:paraId="038F903B" w14:textId="6DA1225F"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8" w:history="1">
        <w:r w:rsidRPr="00E62E3C">
          <w:rPr>
            <w:rStyle w:val="Hyperlink"/>
            <w:noProof/>
            <w:lang w:eastAsia="pt-BR"/>
          </w:rPr>
          <w:t>2.1.7</w:t>
        </w:r>
        <w:r>
          <w:rPr>
            <w:rFonts w:asciiTheme="minorHAnsi" w:eastAsiaTheme="minorEastAsia" w:hAnsiTheme="minorHAnsi"/>
            <w:b w:val="0"/>
            <w:noProof/>
            <w:kern w:val="2"/>
            <w:szCs w:val="24"/>
            <w:lang w:eastAsia="pt-BR"/>
            <w14:ligatures w14:val="standardContextual"/>
          </w:rPr>
          <w:tab/>
        </w:r>
        <w:r w:rsidRPr="00E62E3C">
          <w:rPr>
            <w:rStyle w:val="Hyperlink"/>
            <w:noProof/>
            <w:lang w:eastAsia="pt-BR"/>
          </w:rPr>
          <w:t>CIATA e imageamento</w:t>
        </w:r>
        <w:r>
          <w:rPr>
            <w:noProof/>
            <w:webHidden/>
          </w:rPr>
          <w:tab/>
        </w:r>
        <w:r>
          <w:rPr>
            <w:noProof/>
            <w:webHidden/>
          </w:rPr>
          <w:fldChar w:fldCharType="begin"/>
        </w:r>
        <w:r>
          <w:rPr>
            <w:noProof/>
            <w:webHidden/>
          </w:rPr>
          <w:instrText xml:space="preserve"> PAGEREF _Toc191669458 \h </w:instrText>
        </w:r>
        <w:r>
          <w:rPr>
            <w:noProof/>
            <w:webHidden/>
          </w:rPr>
        </w:r>
        <w:r>
          <w:rPr>
            <w:noProof/>
            <w:webHidden/>
          </w:rPr>
          <w:fldChar w:fldCharType="separate"/>
        </w:r>
        <w:r>
          <w:rPr>
            <w:noProof/>
            <w:webHidden/>
          </w:rPr>
          <w:t>22</w:t>
        </w:r>
        <w:r>
          <w:rPr>
            <w:noProof/>
            <w:webHidden/>
          </w:rPr>
          <w:fldChar w:fldCharType="end"/>
        </w:r>
      </w:hyperlink>
    </w:p>
    <w:p w14:paraId="359CE088" w14:textId="675B8CB2"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9" w:history="1">
        <w:r w:rsidRPr="00E62E3C">
          <w:rPr>
            <w:rStyle w:val="Hyperlink"/>
            <w:noProof/>
            <w:lang w:eastAsia="pt-BR"/>
          </w:rPr>
          <w:t>2.1.8</w:t>
        </w:r>
        <w:r>
          <w:rPr>
            <w:rFonts w:asciiTheme="minorHAnsi" w:eastAsiaTheme="minorEastAsia" w:hAnsiTheme="minorHAnsi"/>
            <w:b w:val="0"/>
            <w:noProof/>
            <w:kern w:val="2"/>
            <w:szCs w:val="24"/>
            <w:lang w:eastAsia="pt-BR"/>
            <w14:ligatures w14:val="standardContextual"/>
          </w:rPr>
          <w:tab/>
        </w:r>
        <w:r w:rsidRPr="00E62E3C">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1669459 \h </w:instrText>
        </w:r>
        <w:r>
          <w:rPr>
            <w:noProof/>
            <w:webHidden/>
          </w:rPr>
        </w:r>
        <w:r>
          <w:rPr>
            <w:noProof/>
            <w:webHidden/>
          </w:rPr>
          <w:fldChar w:fldCharType="separate"/>
        </w:r>
        <w:r>
          <w:rPr>
            <w:noProof/>
            <w:webHidden/>
          </w:rPr>
          <w:t>23</w:t>
        </w:r>
        <w:r>
          <w:rPr>
            <w:noProof/>
            <w:webHidden/>
          </w:rPr>
          <w:fldChar w:fldCharType="end"/>
        </w:r>
      </w:hyperlink>
    </w:p>
    <w:p w14:paraId="5E5E849E" w14:textId="312197D2"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0" w:history="1">
        <w:r w:rsidRPr="00E62E3C">
          <w:rPr>
            <w:rStyle w:val="Hyperlink"/>
            <w:rFonts w:eastAsia="Times New Roman"/>
            <w:noProof/>
            <w:lang w:eastAsia="pt-BR"/>
            <w14:scene3d>
              <w14:camera w14:prst="orthographicFront"/>
              <w14:lightRig w14:rig="threePt" w14:dir="t">
                <w14:rot w14:lat="0" w14:lon="0" w14:rev="0"/>
              </w14:lightRig>
            </w14:scene3d>
          </w:rPr>
          <w:t>2.2</w:t>
        </w:r>
        <w:r>
          <w:rPr>
            <w:rFonts w:asciiTheme="minorHAnsi" w:eastAsiaTheme="minorEastAsia" w:hAnsiTheme="minorHAnsi"/>
            <w:caps w:val="0"/>
            <w:noProof/>
            <w:kern w:val="2"/>
            <w:szCs w:val="24"/>
            <w:lang w:eastAsia="pt-BR"/>
            <w14:ligatures w14:val="standardContextual"/>
          </w:rPr>
          <w:tab/>
        </w:r>
        <w:r w:rsidRPr="00E62E3C">
          <w:rPr>
            <w:rStyle w:val="Hyperlink"/>
            <w:rFonts w:eastAsia="Times New Roman"/>
            <w:noProof/>
            <w:lang w:eastAsia="pt-BR"/>
          </w:rPr>
          <w:t>BANCOS DE DADOS CONVENCIONAIS E BANCOS DE DADOS GEOGRÁFICOS</w:t>
        </w:r>
        <w:r>
          <w:rPr>
            <w:noProof/>
            <w:webHidden/>
          </w:rPr>
          <w:tab/>
        </w:r>
        <w:r>
          <w:rPr>
            <w:noProof/>
            <w:webHidden/>
          </w:rPr>
          <w:fldChar w:fldCharType="begin"/>
        </w:r>
        <w:r>
          <w:rPr>
            <w:noProof/>
            <w:webHidden/>
          </w:rPr>
          <w:instrText xml:space="preserve"> PAGEREF _Toc191669460 \h </w:instrText>
        </w:r>
        <w:r>
          <w:rPr>
            <w:noProof/>
            <w:webHidden/>
          </w:rPr>
        </w:r>
        <w:r>
          <w:rPr>
            <w:noProof/>
            <w:webHidden/>
          </w:rPr>
          <w:fldChar w:fldCharType="separate"/>
        </w:r>
        <w:r>
          <w:rPr>
            <w:noProof/>
            <w:webHidden/>
          </w:rPr>
          <w:t>24</w:t>
        </w:r>
        <w:r>
          <w:rPr>
            <w:noProof/>
            <w:webHidden/>
          </w:rPr>
          <w:fldChar w:fldCharType="end"/>
        </w:r>
      </w:hyperlink>
    </w:p>
    <w:p w14:paraId="6B12789D" w14:textId="6AD4C517"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1" w:history="1">
        <w:r w:rsidRPr="00E62E3C">
          <w:rPr>
            <w:rStyle w:val="Hyperlink"/>
            <w:noProof/>
            <w14:scene3d>
              <w14:camera w14:prst="orthographicFront"/>
              <w14:lightRig w14:rig="threePt" w14:dir="t">
                <w14:rot w14:lat="0" w14:lon="0" w14:rev="0"/>
              </w14:lightRig>
            </w14:scene3d>
          </w:rPr>
          <w:t>2.3</w:t>
        </w:r>
        <w:r>
          <w:rPr>
            <w:rFonts w:asciiTheme="minorHAnsi" w:eastAsiaTheme="minorEastAsia" w:hAnsiTheme="minorHAnsi"/>
            <w:caps w:val="0"/>
            <w:noProof/>
            <w:kern w:val="2"/>
            <w:szCs w:val="24"/>
            <w:lang w:eastAsia="pt-BR"/>
            <w14:ligatures w14:val="standardContextual"/>
          </w:rPr>
          <w:tab/>
        </w:r>
        <w:r w:rsidRPr="00E62E3C">
          <w:rPr>
            <w:rStyle w:val="Hyperlink"/>
            <w:noProof/>
          </w:rPr>
          <w:t>Sistemas de Informação Geográfica (SIG).</w:t>
        </w:r>
        <w:r>
          <w:rPr>
            <w:noProof/>
            <w:webHidden/>
          </w:rPr>
          <w:tab/>
        </w:r>
        <w:r>
          <w:rPr>
            <w:noProof/>
            <w:webHidden/>
          </w:rPr>
          <w:fldChar w:fldCharType="begin"/>
        </w:r>
        <w:r>
          <w:rPr>
            <w:noProof/>
            <w:webHidden/>
          </w:rPr>
          <w:instrText xml:space="preserve"> PAGEREF _Toc191669461 \h </w:instrText>
        </w:r>
        <w:r>
          <w:rPr>
            <w:noProof/>
            <w:webHidden/>
          </w:rPr>
        </w:r>
        <w:r>
          <w:rPr>
            <w:noProof/>
            <w:webHidden/>
          </w:rPr>
          <w:fldChar w:fldCharType="separate"/>
        </w:r>
        <w:r>
          <w:rPr>
            <w:noProof/>
            <w:webHidden/>
          </w:rPr>
          <w:t>25</w:t>
        </w:r>
        <w:r>
          <w:rPr>
            <w:noProof/>
            <w:webHidden/>
          </w:rPr>
          <w:fldChar w:fldCharType="end"/>
        </w:r>
      </w:hyperlink>
    </w:p>
    <w:p w14:paraId="3EAA095C" w14:textId="33A1632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2" w:history="1">
        <w:r w:rsidRPr="00E62E3C">
          <w:rPr>
            <w:rStyle w:val="Hyperlink"/>
            <w:noProof/>
            <w14:scene3d>
              <w14:camera w14:prst="orthographicFront"/>
              <w14:lightRig w14:rig="threePt" w14:dir="t">
                <w14:rot w14:lat="0" w14:lon="0" w14:rev="0"/>
              </w14:lightRig>
            </w14:scene3d>
          </w:rPr>
          <w:t>2.4</w:t>
        </w:r>
        <w:r>
          <w:rPr>
            <w:rFonts w:asciiTheme="minorHAnsi" w:eastAsiaTheme="minorEastAsia" w:hAnsiTheme="minorHAnsi"/>
            <w:caps w:val="0"/>
            <w:noProof/>
            <w:kern w:val="2"/>
            <w:szCs w:val="24"/>
            <w:lang w:eastAsia="pt-BR"/>
            <w14:ligatures w14:val="standardContextual"/>
          </w:rPr>
          <w:tab/>
        </w:r>
        <w:r w:rsidRPr="00E62E3C">
          <w:rPr>
            <w:rStyle w:val="Hyperlink"/>
            <w:noProof/>
          </w:rPr>
          <w:t>Cadastro Imobiliário e Georreferenciamento.</w:t>
        </w:r>
        <w:r>
          <w:rPr>
            <w:noProof/>
            <w:webHidden/>
          </w:rPr>
          <w:tab/>
        </w:r>
        <w:r>
          <w:rPr>
            <w:noProof/>
            <w:webHidden/>
          </w:rPr>
          <w:fldChar w:fldCharType="begin"/>
        </w:r>
        <w:r>
          <w:rPr>
            <w:noProof/>
            <w:webHidden/>
          </w:rPr>
          <w:instrText xml:space="preserve"> PAGEREF _Toc191669462 \h </w:instrText>
        </w:r>
        <w:r>
          <w:rPr>
            <w:noProof/>
            <w:webHidden/>
          </w:rPr>
        </w:r>
        <w:r>
          <w:rPr>
            <w:noProof/>
            <w:webHidden/>
          </w:rPr>
          <w:fldChar w:fldCharType="separate"/>
        </w:r>
        <w:r>
          <w:rPr>
            <w:noProof/>
            <w:webHidden/>
          </w:rPr>
          <w:t>25</w:t>
        </w:r>
        <w:r>
          <w:rPr>
            <w:noProof/>
            <w:webHidden/>
          </w:rPr>
          <w:fldChar w:fldCharType="end"/>
        </w:r>
      </w:hyperlink>
    </w:p>
    <w:p w14:paraId="1C35DEAC" w14:textId="346FE40F"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63" w:history="1">
        <w:r w:rsidRPr="00E62E3C">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Metodologia da pesquisa</w:t>
        </w:r>
        <w:r>
          <w:rPr>
            <w:noProof/>
            <w:webHidden/>
          </w:rPr>
          <w:tab/>
        </w:r>
        <w:r>
          <w:rPr>
            <w:noProof/>
            <w:webHidden/>
          </w:rPr>
          <w:fldChar w:fldCharType="begin"/>
        </w:r>
        <w:r>
          <w:rPr>
            <w:noProof/>
            <w:webHidden/>
          </w:rPr>
          <w:instrText xml:space="preserve"> PAGEREF _Toc191669463 \h </w:instrText>
        </w:r>
        <w:r>
          <w:rPr>
            <w:noProof/>
            <w:webHidden/>
          </w:rPr>
        </w:r>
        <w:r>
          <w:rPr>
            <w:noProof/>
            <w:webHidden/>
          </w:rPr>
          <w:fldChar w:fldCharType="separate"/>
        </w:r>
        <w:r>
          <w:rPr>
            <w:noProof/>
            <w:webHidden/>
          </w:rPr>
          <w:t>25</w:t>
        </w:r>
        <w:r>
          <w:rPr>
            <w:noProof/>
            <w:webHidden/>
          </w:rPr>
          <w:fldChar w:fldCharType="end"/>
        </w:r>
      </w:hyperlink>
    </w:p>
    <w:p w14:paraId="59AC3490" w14:textId="23C7EDA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4" w:history="1">
        <w:r w:rsidRPr="00E62E3C">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E62E3C">
          <w:rPr>
            <w:rStyle w:val="Hyperlink"/>
            <w:noProof/>
          </w:rPr>
          <w:t>Etapas</w:t>
        </w:r>
        <w:r>
          <w:rPr>
            <w:noProof/>
            <w:webHidden/>
          </w:rPr>
          <w:tab/>
        </w:r>
        <w:r>
          <w:rPr>
            <w:noProof/>
            <w:webHidden/>
          </w:rPr>
          <w:fldChar w:fldCharType="begin"/>
        </w:r>
        <w:r>
          <w:rPr>
            <w:noProof/>
            <w:webHidden/>
          </w:rPr>
          <w:instrText xml:space="preserve"> PAGEREF _Toc191669464 \h </w:instrText>
        </w:r>
        <w:r>
          <w:rPr>
            <w:noProof/>
            <w:webHidden/>
          </w:rPr>
        </w:r>
        <w:r>
          <w:rPr>
            <w:noProof/>
            <w:webHidden/>
          </w:rPr>
          <w:fldChar w:fldCharType="separate"/>
        </w:r>
        <w:r>
          <w:rPr>
            <w:noProof/>
            <w:webHidden/>
          </w:rPr>
          <w:t>25</w:t>
        </w:r>
        <w:r>
          <w:rPr>
            <w:noProof/>
            <w:webHidden/>
          </w:rPr>
          <w:fldChar w:fldCharType="end"/>
        </w:r>
      </w:hyperlink>
    </w:p>
    <w:p w14:paraId="3E696E7A" w14:textId="75BDD766"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5" w:history="1">
        <w:r w:rsidRPr="00E62E3C">
          <w:rPr>
            <w:rStyle w:val="Hyperlink"/>
            <w:noProof/>
          </w:rPr>
          <w:t>3.1.1</w:t>
        </w:r>
        <w:r>
          <w:rPr>
            <w:rFonts w:asciiTheme="minorHAnsi" w:eastAsiaTheme="minorEastAsia" w:hAnsiTheme="minorHAnsi"/>
            <w:b w:val="0"/>
            <w:noProof/>
            <w:kern w:val="2"/>
            <w:szCs w:val="24"/>
            <w:lang w:eastAsia="pt-BR"/>
            <w14:ligatures w14:val="standardContextual"/>
          </w:rPr>
          <w:tab/>
        </w:r>
        <w:r w:rsidRPr="00E62E3C">
          <w:rPr>
            <w:rStyle w:val="Hyperlink"/>
            <w:noProof/>
          </w:rPr>
          <w:t>Obter dados dos lotes de municípios parceiros: identificação do lote e da quadra, logradouro, número, largura do lote (testada) e outras dimensões disponíveis</w:t>
        </w:r>
        <w:r>
          <w:rPr>
            <w:noProof/>
            <w:webHidden/>
          </w:rPr>
          <w:tab/>
        </w:r>
        <w:r>
          <w:rPr>
            <w:noProof/>
            <w:webHidden/>
          </w:rPr>
          <w:fldChar w:fldCharType="begin"/>
        </w:r>
        <w:r>
          <w:rPr>
            <w:noProof/>
            <w:webHidden/>
          </w:rPr>
          <w:instrText xml:space="preserve"> PAGEREF _Toc191669465 \h </w:instrText>
        </w:r>
        <w:r>
          <w:rPr>
            <w:noProof/>
            <w:webHidden/>
          </w:rPr>
        </w:r>
        <w:r>
          <w:rPr>
            <w:noProof/>
            <w:webHidden/>
          </w:rPr>
          <w:fldChar w:fldCharType="separate"/>
        </w:r>
        <w:r>
          <w:rPr>
            <w:noProof/>
            <w:webHidden/>
          </w:rPr>
          <w:t>25</w:t>
        </w:r>
        <w:r>
          <w:rPr>
            <w:noProof/>
            <w:webHidden/>
          </w:rPr>
          <w:fldChar w:fldCharType="end"/>
        </w:r>
      </w:hyperlink>
    </w:p>
    <w:p w14:paraId="6DC002F4" w14:textId="02338879"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6" w:history="1">
        <w:r w:rsidRPr="00E62E3C">
          <w:rPr>
            <w:rStyle w:val="Hyperlink"/>
            <w:noProof/>
          </w:rPr>
          <w:t>3.1.2</w:t>
        </w:r>
        <w:r>
          <w:rPr>
            <w:rFonts w:asciiTheme="minorHAnsi" w:eastAsiaTheme="minorEastAsia" w:hAnsiTheme="minorHAnsi"/>
            <w:b w:val="0"/>
            <w:noProof/>
            <w:kern w:val="2"/>
            <w:szCs w:val="24"/>
            <w:lang w:eastAsia="pt-BR"/>
            <w14:ligatures w14:val="standardContextual"/>
          </w:rPr>
          <w:tab/>
        </w:r>
        <w:r w:rsidRPr="00E62E3C">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1669466 \h </w:instrText>
        </w:r>
        <w:r>
          <w:rPr>
            <w:noProof/>
            <w:webHidden/>
          </w:rPr>
        </w:r>
        <w:r>
          <w:rPr>
            <w:noProof/>
            <w:webHidden/>
          </w:rPr>
          <w:fldChar w:fldCharType="separate"/>
        </w:r>
        <w:r>
          <w:rPr>
            <w:noProof/>
            <w:webHidden/>
          </w:rPr>
          <w:t>26</w:t>
        </w:r>
        <w:r>
          <w:rPr>
            <w:noProof/>
            <w:webHidden/>
          </w:rPr>
          <w:fldChar w:fldCharType="end"/>
        </w:r>
      </w:hyperlink>
    </w:p>
    <w:p w14:paraId="7A3E332A" w14:textId="7B7D0F87"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7" w:history="1">
        <w:r w:rsidRPr="00E62E3C">
          <w:rPr>
            <w:rStyle w:val="Hyperlink"/>
            <w:noProof/>
          </w:rPr>
          <w:t>3.1.3</w:t>
        </w:r>
        <w:r>
          <w:rPr>
            <w:rFonts w:asciiTheme="minorHAnsi" w:eastAsiaTheme="minorEastAsia" w:hAnsiTheme="minorHAnsi"/>
            <w:b w:val="0"/>
            <w:noProof/>
            <w:kern w:val="2"/>
            <w:szCs w:val="24"/>
            <w:lang w:eastAsia="pt-BR"/>
            <w14:ligatures w14:val="standardContextual"/>
          </w:rPr>
          <w:tab/>
        </w:r>
        <w:r w:rsidRPr="00E62E3C">
          <w:rPr>
            <w:rStyle w:val="Hyperlink"/>
            <w:noProof/>
          </w:rPr>
          <w:t>Selecionar um conjunto ótimo de informações cadastrais contendo quadras retangulares com pelo menos um endereço em cada logradouro (Retangópolis).</w:t>
        </w:r>
        <w:r>
          <w:rPr>
            <w:noProof/>
            <w:webHidden/>
          </w:rPr>
          <w:tab/>
        </w:r>
        <w:r>
          <w:rPr>
            <w:noProof/>
            <w:webHidden/>
          </w:rPr>
          <w:fldChar w:fldCharType="begin"/>
        </w:r>
        <w:r>
          <w:rPr>
            <w:noProof/>
            <w:webHidden/>
          </w:rPr>
          <w:instrText xml:space="preserve"> PAGEREF _Toc191669467 \h </w:instrText>
        </w:r>
        <w:r>
          <w:rPr>
            <w:noProof/>
            <w:webHidden/>
          </w:rPr>
        </w:r>
        <w:r>
          <w:rPr>
            <w:noProof/>
            <w:webHidden/>
          </w:rPr>
          <w:fldChar w:fldCharType="separate"/>
        </w:r>
        <w:r>
          <w:rPr>
            <w:noProof/>
            <w:webHidden/>
          </w:rPr>
          <w:t>26</w:t>
        </w:r>
        <w:r>
          <w:rPr>
            <w:noProof/>
            <w:webHidden/>
          </w:rPr>
          <w:fldChar w:fldCharType="end"/>
        </w:r>
      </w:hyperlink>
    </w:p>
    <w:p w14:paraId="3F3DBB15" w14:textId="1CEEC3E5"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8" w:history="1">
        <w:r w:rsidRPr="00E62E3C">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E62E3C">
          <w:rPr>
            <w:rStyle w:val="Hyperlink"/>
            <w:noProof/>
          </w:rPr>
          <w:t>cronograma</w:t>
        </w:r>
        <w:r>
          <w:rPr>
            <w:noProof/>
            <w:webHidden/>
          </w:rPr>
          <w:tab/>
        </w:r>
        <w:r>
          <w:rPr>
            <w:noProof/>
            <w:webHidden/>
          </w:rPr>
          <w:fldChar w:fldCharType="begin"/>
        </w:r>
        <w:r>
          <w:rPr>
            <w:noProof/>
            <w:webHidden/>
          </w:rPr>
          <w:instrText xml:space="preserve"> PAGEREF _Toc191669468 \h </w:instrText>
        </w:r>
        <w:r>
          <w:rPr>
            <w:noProof/>
            <w:webHidden/>
          </w:rPr>
        </w:r>
        <w:r>
          <w:rPr>
            <w:noProof/>
            <w:webHidden/>
          </w:rPr>
          <w:fldChar w:fldCharType="separate"/>
        </w:r>
        <w:r>
          <w:rPr>
            <w:noProof/>
            <w:webHidden/>
          </w:rPr>
          <w:t>26</w:t>
        </w:r>
        <w:r>
          <w:rPr>
            <w:noProof/>
            <w:webHidden/>
          </w:rPr>
          <w:fldChar w:fldCharType="end"/>
        </w:r>
      </w:hyperlink>
    </w:p>
    <w:p w14:paraId="3E3EF2F7" w14:textId="55250F8D"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69" w:history="1">
        <w:r w:rsidRPr="00E62E3C">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Desenvolvimento do Protótipo:</w:t>
        </w:r>
        <w:r>
          <w:rPr>
            <w:noProof/>
            <w:webHidden/>
          </w:rPr>
          <w:tab/>
        </w:r>
        <w:r>
          <w:rPr>
            <w:noProof/>
            <w:webHidden/>
          </w:rPr>
          <w:fldChar w:fldCharType="begin"/>
        </w:r>
        <w:r>
          <w:rPr>
            <w:noProof/>
            <w:webHidden/>
          </w:rPr>
          <w:instrText xml:space="preserve"> PAGEREF _Toc191669469 \h </w:instrText>
        </w:r>
        <w:r>
          <w:rPr>
            <w:noProof/>
            <w:webHidden/>
          </w:rPr>
        </w:r>
        <w:r>
          <w:rPr>
            <w:noProof/>
            <w:webHidden/>
          </w:rPr>
          <w:fldChar w:fldCharType="separate"/>
        </w:r>
        <w:r>
          <w:rPr>
            <w:noProof/>
            <w:webHidden/>
          </w:rPr>
          <w:t>26</w:t>
        </w:r>
        <w:r>
          <w:rPr>
            <w:noProof/>
            <w:webHidden/>
          </w:rPr>
          <w:fldChar w:fldCharType="end"/>
        </w:r>
      </w:hyperlink>
    </w:p>
    <w:p w14:paraId="0FFBBB82" w14:textId="630B784F"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0" w:history="1">
        <w:r w:rsidRPr="00E62E3C">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E62E3C">
          <w:rPr>
            <w:rStyle w:val="Hyperlink"/>
            <w:noProof/>
          </w:rPr>
          <w:t>Arquitetura do sistema.</w:t>
        </w:r>
        <w:r>
          <w:rPr>
            <w:noProof/>
            <w:webHidden/>
          </w:rPr>
          <w:tab/>
        </w:r>
        <w:r>
          <w:rPr>
            <w:noProof/>
            <w:webHidden/>
          </w:rPr>
          <w:fldChar w:fldCharType="begin"/>
        </w:r>
        <w:r>
          <w:rPr>
            <w:noProof/>
            <w:webHidden/>
          </w:rPr>
          <w:instrText xml:space="preserve"> PAGEREF _Toc191669470 \h </w:instrText>
        </w:r>
        <w:r>
          <w:rPr>
            <w:noProof/>
            <w:webHidden/>
          </w:rPr>
        </w:r>
        <w:r>
          <w:rPr>
            <w:noProof/>
            <w:webHidden/>
          </w:rPr>
          <w:fldChar w:fldCharType="separate"/>
        </w:r>
        <w:r>
          <w:rPr>
            <w:noProof/>
            <w:webHidden/>
          </w:rPr>
          <w:t>27</w:t>
        </w:r>
        <w:r>
          <w:rPr>
            <w:noProof/>
            <w:webHidden/>
          </w:rPr>
          <w:fldChar w:fldCharType="end"/>
        </w:r>
      </w:hyperlink>
    </w:p>
    <w:p w14:paraId="47553288" w14:textId="19AD8291"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1" w:history="1">
        <w:r w:rsidRPr="00E62E3C">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E62E3C">
          <w:rPr>
            <w:rStyle w:val="Hyperlink"/>
            <w:noProof/>
          </w:rPr>
          <w:t>Implementação do Banco de Dados Textual.</w:t>
        </w:r>
        <w:r>
          <w:rPr>
            <w:noProof/>
            <w:webHidden/>
          </w:rPr>
          <w:tab/>
        </w:r>
        <w:r>
          <w:rPr>
            <w:noProof/>
            <w:webHidden/>
          </w:rPr>
          <w:fldChar w:fldCharType="begin"/>
        </w:r>
        <w:r>
          <w:rPr>
            <w:noProof/>
            <w:webHidden/>
          </w:rPr>
          <w:instrText xml:space="preserve"> PAGEREF _Toc191669471 \h </w:instrText>
        </w:r>
        <w:r>
          <w:rPr>
            <w:noProof/>
            <w:webHidden/>
          </w:rPr>
        </w:r>
        <w:r>
          <w:rPr>
            <w:noProof/>
            <w:webHidden/>
          </w:rPr>
          <w:fldChar w:fldCharType="separate"/>
        </w:r>
        <w:r>
          <w:rPr>
            <w:noProof/>
            <w:webHidden/>
          </w:rPr>
          <w:t>27</w:t>
        </w:r>
        <w:r>
          <w:rPr>
            <w:noProof/>
            <w:webHidden/>
          </w:rPr>
          <w:fldChar w:fldCharType="end"/>
        </w:r>
      </w:hyperlink>
    </w:p>
    <w:p w14:paraId="2A80701D" w14:textId="18E84E1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2" w:history="1">
        <w:r w:rsidRPr="00E62E3C">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E62E3C">
          <w:rPr>
            <w:rStyle w:val="Hyperlink"/>
            <w:noProof/>
          </w:rPr>
          <w:t>Desenvolvimento da Interface de usuário.</w:t>
        </w:r>
        <w:r>
          <w:rPr>
            <w:noProof/>
            <w:webHidden/>
          </w:rPr>
          <w:tab/>
        </w:r>
        <w:r>
          <w:rPr>
            <w:noProof/>
            <w:webHidden/>
          </w:rPr>
          <w:fldChar w:fldCharType="begin"/>
        </w:r>
        <w:r>
          <w:rPr>
            <w:noProof/>
            <w:webHidden/>
          </w:rPr>
          <w:instrText xml:space="preserve"> PAGEREF _Toc191669472 \h </w:instrText>
        </w:r>
        <w:r>
          <w:rPr>
            <w:noProof/>
            <w:webHidden/>
          </w:rPr>
        </w:r>
        <w:r>
          <w:rPr>
            <w:noProof/>
            <w:webHidden/>
          </w:rPr>
          <w:fldChar w:fldCharType="separate"/>
        </w:r>
        <w:r>
          <w:rPr>
            <w:noProof/>
            <w:webHidden/>
          </w:rPr>
          <w:t>27</w:t>
        </w:r>
        <w:r>
          <w:rPr>
            <w:noProof/>
            <w:webHidden/>
          </w:rPr>
          <w:fldChar w:fldCharType="end"/>
        </w:r>
      </w:hyperlink>
    </w:p>
    <w:p w14:paraId="1C59C0CF" w14:textId="62626120"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3" w:history="1">
        <w:r w:rsidRPr="00E62E3C">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E62E3C">
          <w:rPr>
            <w:rStyle w:val="Hyperlink"/>
            <w:noProof/>
          </w:rPr>
          <w:t>Integração com sistemas de georreferencIamento.</w:t>
        </w:r>
        <w:r>
          <w:rPr>
            <w:noProof/>
            <w:webHidden/>
          </w:rPr>
          <w:tab/>
        </w:r>
        <w:r>
          <w:rPr>
            <w:noProof/>
            <w:webHidden/>
          </w:rPr>
          <w:fldChar w:fldCharType="begin"/>
        </w:r>
        <w:r>
          <w:rPr>
            <w:noProof/>
            <w:webHidden/>
          </w:rPr>
          <w:instrText xml:space="preserve"> PAGEREF _Toc191669473 \h </w:instrText>
        </w:r>
        <w:r>
          <w:rPr>
            <w:noProof/>
            <w:webHidden/>
          </w:rPr>
        </w:r>
        <w:r>
          <w:rPr>
            <w:noProof/>
            <w:webHidden/>
          </w:rPr>
          <w:fldChar w:fldCharType="separate"/>
        </w:r>
        <w:r>
          <w:rPr>
            <w:noProof/>
            <w:webHidden/>
          </w:rPr>
          <w:t>27</w:t>
        </w:r>
        <w:r>
          <w:rPr>
            <w:noProof/>
            <w:webHidden/>
          </w:rPr>
          <w:fldChar w:fldCharType="end"/>
        </w:r>
      </w:hyperlink>
    </w:p>
    <w:p w14:paraId="3A46887C" w14:textId="586EDF05"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4" w:history="1">
        <w:r w:rsidRPr="00E62E3C">
          <w:rPr>
            <w:rStyle w:val="Hyperlink"/>
            <w:noProof/>
            <w14:scene3d>
              <w14:camera w14:prst="orthographicFront"/>
              <w14:lightRig w14:rig="threePt" w14:dir="t">
                <w14:rot w14:lat="0" w14:lon="0" w14:rev="0"/>
              </w14:lightRig>
            </w14:scene3d>
          </w:rPr>
          <w:t>4.5</w:t>
        </w:r>
        <w:r>
          <w:rPr>
            <w:rFonts w:asciiTheme="minorHAnsi" w:eastAsiaTheme="minorEastAsia" w:hAnsiTheme="minorHAnsi"/>
            <w:caps w:val="0"/>
            <w:noProof/>
            <w:kern w:val="2"/>
            <w:szCs w:val="24"/>
            <w:lang w:eastAsia="pt-BR"/>
            <w14:ligatures w14:val="standardContextual"/>
          </w:rPr>
          <w:tab/>
        </w:r>
        <w:r w:rsidRPr="00E62E3C">
          <w:rPr>
            <w:rStyle w:val="Hyperlink"/>
            <w:noProof/>
          </w:rPr>
          <w:t>Resultados e Discussão:</w:t>
        </w:r>
        <w:r>
          <w:rPr>
            <w:noProof/>
            <w:webHidden/>
          </w:rPr>
          <w:tab/>
        </w:r>
        <w:r>
          <w:rPr>
            <w:noProof/>
            <w:webHidden/>
          </w:rPr>
          <w:fldChar w:fldCharType="begin"/>
        </w:r>
        <w:r>
          <w:rPr>
            <w:noProof/>
            <w:webHidden/>
          </w:rPr>
          <w:instrText xml:space="preserve"> PAGEREF _Toc191669474 \h </w:instrText>
        </w:r>
        <w:r>
          <w:rPr>
            <w:noProof/>
            <w:webHidden/>
          </w:rPr>
        </w:r>
        <w:r>
          <w:rPr>
            <w:noProof/>
            <w:webHidden/>
          </w:rPr>
          <w:fldChar w:fldCharType="separate"/>
        </w:r>
        <w:r>
          <w:rPr>
            <w:noProof/>
            <w:webHidden/>
          </w:rPr>
          <w:t>27</w:t>
        </w:r>
        <w:r>
          <w:rPr>
            <w:noProof/>
            <w:webHidden/>
          </w:rPr>
          <w:fldChar w:fldCharType="end"/>
        </w:r>
      </w:hyperlink>
    </w:p>
    <w:p w14:paraId="3EEEDB3B" w14:textId="27B4AD35"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75" w:history="1">
        <w:r w:rsidRPr="00E62E3C">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bibliografia</w:t>
        </w:r>
        <w:r>
          <w:rPr>
            <w:noProof/>
            <w:webHidden/>
          </w:rPr>
          <w:tab/>
        </w:r>
        <w:r>
          <w:rPr>
            <w:noProof/>
            <w:webHidden/>
          </w:rPr>
          <w:fldChar w:fldCharType="begin"/>
        </w:r>
        <w:r>
          <w:rPr>
            <w:noProof/>
            <w:webHidden/>
          </w:rPr>
          <w:instrText xml:space="preserve"> PAGEREF _Toc191669475 \h </w:instrText>
        </w:r>
        <w:r>
          <w:rPr>
            <w:noProof/>
            <w:webHidden/>
          </w:rPr>
        </w:r>
        <w:r>
          <w:rPr>
            <w:noProof/>
            <w:webHidden/>
          </w:rPr>
          <w:fldChar w:fldCharType="separate"/>
        </w:r>
        <w:r>
          <w:rPr>
            <w:noProof/>
            <w:webHidden/>
          </w:rPr>
          <w:t>27</w:t>
        </w:r>
        <w:r>
          <w:rPr>
            <w:noProof/>
            <w:webHidden/>
          </w:rPr>
          <w:fldChar w:fldCharType="end"/>
        </w:r>
      </w:hyperlink>
    </w:p>
    <w:p w14:paraId="090660D3" w14:textId="6C5D4CA2"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1669442"/>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60CF8249" w14:textId="3864DDDC" w:rsidR="001D772A" w:rsidRDefault="001D772A" w:rsidP="00AA7DF8">
      <w:r w:rsidRPr="0003496E">
        <w:t xml:space="preserve">Há muitos motivos para essa ausência: falta de mão de obra qualificada, altos custos do georreferenciamento, </w:t>
      </w:r>
      <w:commentRangeStart w:id="4"/>
      <w:r w:rsidR="003F0FB4">
        <w:t xml:space="preserve">incertezas quanto ao </w:t>
      </w:r>
      <w:r w:rsidRPr="0003496E">
        <w:t>retorno financeiro</w:t>
      </w:r>
      <w:commentRangeEnd w:id="4"/>
      <w:r w:rsidR="00160061">
        <w:rPr>
          <w:rStyle w:val="Refdecomentrio"/>
        </w:rPr>
        <w:commentReference w:id="4"/>
      </w:r>
      <w:r w:rsidRPr="0003496E">
        <w:t xml:space="preserve">, dificuldades políticas, entre outros. </w:t>
      </w:r>
      <w:r>
        <w:t xml:space="preserve">No entanto algumas dessas dificuldades decorrem unicamente do grau de precisão exigido pelas </w:t>
      </w:r>
      <w:commentRangeStart w:id="5"/>
      <w:commentRangeStart w:id="6"/>
      <w:r>
        <w:t>normas</w:t>
      </w:r>
      <w:commentRangeEnd w:id="5"/>
      <w:r>
        <w:rPr>
          <w:rStyle w:val="Refdecomentrio"/>
        </w:rPr>
        <w:commentReference w:id="5"/>
      </w:r>
      <w:commentRangeEnd w:id="6"/>
      <w:r w:rsidR="006E3855">
        <w:rPr>
          <w:rStyle w:val="Refdecomentrio"/>
        </w:rPr>
        <w:commentReference w:id="6"/>
      </w:r>
      <w:r>
        <w:t xml:space="preserve">. </w:t>
      </w:r>
      <w:r w:rsidR="00AA7DF8">
        <w:t xml:space="preserve">A Norma Técnica para Georreferenciamento de Imóveis Urbanos da ABNT (NBR 14.166:2020), por exemplo </w:t>
      </w:r>
      <w:r w:rsidR="00377135">
        <w:t>determina que p</w:t>
      </w:r>
      <w:r w:rsidR="00AA7DF8">
        <w:t xml:space="preserve">ara levantamentos planimétricos e cadastrais urbanos, a precisão posicional </w:t>
      </w:r>
      <w:r w:rsidR="00BE70B3">
        <w:t>deve</w:t>
      </w:r>
      <w:r w:rsidR="00AA7DF8">
        <w:t xml:space="preserve"> ser de 10 cm a 50 cm, dependendo da metodologia adotada.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w:t>
      </w:r>
      <w:r w:rsidR="00F60F18">
        <w:t xml:space="preserve">também </w:t>
      </w:r>
      <w:r w:rsidRPr="008A1144">
        <w:t xml:space="preserve">não desfrutam de uma série de benefícios, devido à incapacidade de atingir os padrões de qualidade </w:t>
      </w:r>
      <w:commentRangeStart w:id="7"/>
      <w:commentRangeStart w:id="8"/>
      <w:r w:rsidRPr="008A1144">
        <w:t>exigidos</w:t>
      </w:r>
      <w:commentRangeEnd w:id="7"/>
      <w:r w:rsidR="00160061">
        <w:rPr>
          <w:rStyle w:val="Refdecomentrio"/>
        </w:rPr>
        <w:commentReference w:id="7"/>
      </w:r>
      <w:commentRangeEnd w:id="8"/>
      <w:r w:rsidR="002C6DD5">
        <w:rPr>
          <w:rStyle w:val="Refdecomentrio"/>
        </w:rPr>
        <w:commentReference w:id="8"/>
      </w:r>
      <w:r w:rsidRPr="008A1144">
        <w:t>.</w:t>
      </w:r>
    </w:p>
    <w:p w14:paraId="1217C8F8" w14:textId="77777777" w:rsidR="00AE0602" w:rsidRDefault="00CA30C0" w:rsidP="001D772A">
      <w:r w:rsidRPr="00CA30C0">
        <w:t xml:space="preserve">Em termos de custos, todo o processo de internação de dados — desde a coleta e o levantamento topográfico até a elaboração do memorial descritivo, análise, conferência e </w:t>
      </w:r>
      <w:r w:rsidR="00C01DD3">
        <w:t xml:space="preserve">registo de </w:t>
      </w:r>
      <w:r w:rsidR="00DB5DAC">
        <w:t>imagens</w:t>
      </w:r>
      <w:r w:rsidRPr="00CA30C0">
        <w:t xml:space="preserve"> — pode facilmente alcançar valores na casa de um milhão de reais para um município de porte médio</w:t>
      </w:r>
      <w:r w:rsidR="00D42C5F">
        <w:t xml:space="preserve">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6E92D172" w:rsidR="003C23F5" w:rsidRDefault="003C23F5" w:rsidP="001D772A">
      <w:r>
        <w:t>Ess</w:t>
      </w:r>
      <w:r w:rsidR="00CE7C00">
        <w:t>e custo é significativo já que</w:t>
      </w:r>
      <w:r w:rsidR="00E76A5C">
        <w:t>,</w:t>
      </w:r>
      <w:r w:rsidR="00CE7C00">
        <w:t xml:space="preserve"> </w:t>
      </w:r>
      <w:r w:rsidR="001C43E3">
        <w:t>segundo estudo técnico da CNM</w:t>
      </w:r>
      <w:r w:rsidR="00CC792A">
        <w:t xml:space="preserve">, </w:t>
      </w:r>
      <w:r w:rsidR="00E62F38">
        <w:t>4</w:t>
      </w:r>
      <w:r w:rsidR="00CC792A">
        <w:t>8% dos</w:t>
      </w:r>
      <w:r w:rsidR="001C43E3">
        <w:t xml:space="preserve"> </w:t>
      </w:r>
      <w:r w:rsidR="00CE7C00">
        <w:t>municípios pequenos</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os valores das Receitas Correntes </w:t>
      </w:r>
      <w:r w:rsidR="00B02F9D">
        <w:t xml:space="preserve">dos municípios </w:t>
      </w:r>
      <w:r w:rsidR="009B0090">
        <w:t>pequenos do 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 xml:space="preserve">abaixo de </w:t>
      </w:r>
      <w:r w:rsidR="00EF3E47">
        <w:t>80</w:t>
      </w:r>
      <w:r w:rsidR="00F5623D">
        <w:t xml:space="preserve"> milhões.</w:t>
      </w:r>
    </w:p>
    <w:p w14:paraId="5D7F600E" w14:textId="4EA940D7" w:rsidR="00E8487E" w:rsidRDefault="00E8487E" w:rsidP="00D47634">
      <w:pPr>
        <w:pStyle w:val="Legenda"/>
        <w:keepNext w:val="0"/>
        <w:pageBreakBefore/>
      </w:pPr>
      <w:bookmarkStart w:id="9" w:name="_Ref191649667"/>
      <w:r>
        <w:lastRenderedPageBreak/>
        <w:t xml:space="preserve">Tabela </w:t>
      </w:r>
      <w:r>
        <w:fldChar w:fldCharType="begin"/>
      </w:r>
      <w:r>
        <w:instrText xml:space="preserve"> SEQ Tabela \* ARABIC </w:instrText>
      </w:r>
      <w:r>
        <w:fldChar w:fldCharType="separate"/>
      </w:r>
      <w:r>
        <w:rPr>
          <w:noProof/>
        </w:rPr>
        <w:t>1</w:t>
      </w:r>
      <w:r>
        <w:fldChar w:fldCharType="end"/>
      </w:r>
      <w:bookmarkEnd w:id="9"/>
      <w:r>
        <w:t>:Valores de Receitas Correntes de pequenos municípios</w:t>
      </w:r>
      <w:r w:rsidR="00F5623D">
        <w:t xml:space="preserve"> em 2023</w:t>
      </w:r>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FF7598" w:rsidRDefault="00F04DD9" w:rsidP="00AE0602">
            <w:pPr>
              <w:keepLines/>
              <w:ind w:firstLine="0"/>
              <w:jc w:val="center"/>
            </w:pPr>
            <w:r>
              <w:t>Função</w:t>
            </w:r>
          </w:p>
        </w:tc>
        <w:tc>
          <w:tcPr>
            <w:tcW w:w="2792" w:type="dxa"/>
          </w:tcPr>
          <w:p w14:paraId="148931CB" w14:textId="6B8E96B2" w:rsidR="00F04DD9" w:rsidRPr="00FF7598"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Receita</w:t>
            </w:r>
            <w:r w:rsidR="002D3499">
              <w:t>s Correntes</w:t>
            </w:r>
          </w:p>
        </w:tc>
        <w:tc>
          <w:tcPr>
            <w:tcW w:w="2311" w:type="dxa"/>
          </w:tcPr>
          <w:p w14:paraId="2CCE6A1D" w14:textId="1255ED0C"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IPTU</w:t>
            </w:r>
            <w:r w:rsidR="00803B92">
              <w:rPr>
                <w:rStyle w:val="Refdenotaderodap"/>
              </w:rPr>
              <w:footnoteReference w:id="3"/>
            </w:r>
          </w:p>
        </w:tc>
        <w:tc>
          <w:tcPr>
            <w:tcW w:w="1695" w:type="dxa"/>
          </w:tcPr>
          <w:p w14:paraId="153C2C7E" w14:textId="501E4A5B"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Qtd Domicílios</w:t>
            </w:r>
          </w:p>
        </w:tc>
      </w:tr>
      <w:tr w:rsidR="00F04DD9"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Default="00F04DD9" w:rsidP="00AE0602">
            <w:pPr>
              <w:keepLines/>
              <w:ind w:firstLine="0"/>
            </w:pPr>
            <w:r w:rsidRPr="00693BAC">
              <w:t>Média</w:t>
            </w:r>
          </w:p>
        </w:tc>
        <w:tc>
          <w:tcPr>
            <w:tcW w:w="2792" w:type="dxa"/>
          </w:tcPr>
          <w:p w14:paraId="59F06501" w14:textId="7CC5C082" w:rsidR="00F04DD9"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EF3E47">
              <w:t>R$ 79.499.356,82</w:t>
            </w:r>
          </w:p>
        </w:tc>
        <w:tc>
          <w:tcPr>
            <w:tcW w:w="2311" w:type="dxa"/>
          </w:tcPr>
          <w:p w14:paraId="10ED2FA3" w14:textId="67D6800A"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1.385.952,96</w:t>
            </w:r>
          </w:p>
        </w:tc>
        <w:tc>
          <w:tcPr>
            <w:tcW w:w="1695" w:type="dxa"/>
          </w:tcPr>
          <w:p w14:paraId="77BD8001" w14:textId="77777777" w:rsidR="00F04DD9" w:rsidRPr="00693BAC" w:rsidRDefault="00F04DD9" w:rsidP="00AE0602">
            <w:pPr>
              <w:keepLines/>
              <w:ind w:firstLine="0"/>
              <w:jc w:val="right"/>
              <w:cnfStyle w:val="000000100000" w:firstRow="0" w:lastRow="0" w:firstColumn="0" w:lastColumn="0" w:oddVBand="0" w:evenVBand="0" w:oddHBand="1" w:evenHBand="0" w:firstRowFirstColumn="0" w:firstRowLastColumn="0" w:lastRowFirstColumn="0" w:lastRowLastColumn="0"/>
            </w:pPr>
          </w:p>
        </w:tc>
      </w:tr>
      <w:tr w:rsidR="00F04DD9"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Default="00F04DD9" w:rsidP="00AE0602">
            <w:pPr>
              <w:keepLines/>
              <w:ind w:firstLine="0"/>
            </w:pPr>
            <w:r w:rsidRPr="00B65854">
              <w:t>Desvio padrão</w:t>
            </w:r>
          </w:p>
        </w:tc>
        <w:tc>
          <w:tcPr>
            <w:tcW w:w="2792" w:type="dxa"/>
          </w:tcPr>
          <w:p w14:paraId="6EE6DAEC" w14:textId="40D81F9B" w:rsidR="00F04DD9"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A32AFC">
              <w:t>72.029.820</w:t>
            </w:r>
          </w:p>
        </w:tc>
        <w:tc>
          <w:tcPr>
            <w:tcW w:w="2311" w:type="dxa"/>
          </w:tcPr>
          <w:p w14:paraId="54C7E7DD" w14:textId="14570459" w:rsidR="00F04DD9" w:rsidRPr="00B65854"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F3063">
              <w:t>4.063.861</w:t>
            </w:r>
          </w:p>
        </w:tc>
        <w:tc>
          <w:tcPr>
            <w:tcW w:w="1695" w:type="dxa"/>
          </w:tcPr>
          <w:p w14:paraId="3F70D050" w14:textId="77777777" w:rsidR="00F04DD9" w:rsidRPr="00B65854" w:rsidRDefault="00F04DD9" w:rsidP="00AE0602">
            <w:pPr>
              <w:keepLines/>
              <w:ind w:firstLine="0"/>
              <w:jc w:val="right"/>
              <w:cnfStyle w:val="000000000000" w:firstRow="0" w:lastRow="0" w:firstColumn="0" w:lastColumn="0" w:oddVBand="0" w:evenVBand="0" w:oddHBand="0" w:evenHBand="0" w:firstRowFirstColumn="0" w:firstRowLastColumn="0" w:lastRowFirstColumn="0" w:lastRowLastColumn="0"/>
            </w:pPr>
          </w:p>
        </w:tc>
      </w:tr>
      <w:tr w:rsidR="00F04DD9"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Default="00F04DD9" w:rsidP="00AE0602">
            <w:pPr>
              <w:keepLines/>
              <w:ind w:firstLine="0"/>
            </w:pPr>
            <w:r w:rsidRPr="00693BAC">
              <w:t>Mediana</w:t>
            </w:r>
          </w:p>
        </w:tc>
        <w:tc>
          <w:tcPr>
            <w:tcW w:w="2792" w:type="dxa"/>
          </w:tcPr>
          <w:p w14:paraId="7AAFE2F8" w14:textId="3D7CC82E" w:rsidR="00F04DD9"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CA26EB">
              <w:t>R$ 56.873.078,05</w:t>
            </w:r>
          </w:p>
        </w:tc>
        <w:tc>
          <w:tcPr>
            <w:tcW w:w="2311" w:type="dxa"/>
          </w:tcPr>
          <w:p w14:paraId="08C26E7E" w14:textId="571DB0B6"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229.282,76</w:t>
            </w:r>
          </w:p>
        </w:tc>
        <w:tc>
          <w:tcPr>
            <w:tcW w:w="1695" w:type="dxa"/>
          </w:tcPr>
          <w:p w14:paraId="6A9D5DFC" w14:textId="77777777" w:rsidR="00F04DD9" w:rsidRPr="00693BAC" w:rsidRDefault="00F04DD9" w:rsidP="00AE0602">
            <w:pPr>
              <w:keepLines/>
              <w:ind w:firstLine="0"/>
              <w:jc w:val="right"/>
              <w:cnfStyle w:val="000000100000" w:firstRow="0" w:lastRow="0" w:firstColumn="0" w:lastColumn="0" w:oddVBand="0" w:evenVBand="0" w:oddHBand="1" w:evenHBand="0" w:firstRowFirstColumn="0" w:firstRowLastColumn="0" w:lastRowFirstColumn="0" w:lastRowLastColumn="0"/>
            </w:pPr>
          </w:p>
        </w:tc>
      </w:tr>
      <w:tr w:rsidR="000370A1"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Default="000370A1" w:rsidP="000370A1">
            <w:pPr>
              <w:keepLines/>
              <w:ind w:firstLine="0"/>
            </w:pPr>
            <w:r w:rsidRPr="00693BAC">
              <w:t>Mínimo</w:t>
            </w:r>
          </w:p>
        </w:tc>
        <w:tc>
          <w:tcPr>
            <w:tcW w:w="2792" w:type="dxa"/>
          </w:tcPr>
          <w:p w14:paraId="52354203" w14:textId="64CC39B3" w:rsidR="000370A1"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CA26EB">
              <w:t>R$ 1.255.153,37</w:t>
            </w:r>
            <w:r w:rsidR="007B3110">
              <w:rPr>
                <w:rStyle w:val="Refdenotaderodap"/>
              </w:rPr>
              <w:footnoteReference w:id="4"/>
            </w:r>
          </w:p>
        </w:tc>
        <w:tc>
          <w:tcPr>
            <w:tcW w:w="2311" w:type="dxa"/>
          </w:tcPr>
          <w:p w14:paraId="4B6165E8" w14:textId="1A5954AD"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5D0560">
              <w:t xml:space="preserve"> R$ 15,34</w:t>
            </w:r>
            <w:r w:rsidR="009A44DA">
              <w:rPr>
                <w:rStyle w:val="Refdenotaderodap"/>
              </w:rPr>
              <w:footnoteReference w:id="5"/>
            </w:r>
            <w:r w:rsidRPr="005D0560">
              <w:t xml:space="preserve"> </w:t>
            </w:r>
          </w:p>
        </w:tc>
        <w:tc>
          <w:tcPr>
            <w:tcW w:w="1695" w:type="dxa"/>
          </w:tcPr>
          <w:p w14:paraId="2F1A9A88" w14:textId="77777777"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p>
        </w:tc>
      </w:tr>
      <w:tr w:rsidR="000370A1" w:rsidRPr="006F539A"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Default="000370A1" w:rsidP="000370A1">
            <w:pPr>
              <w:keepLines/>
              <w:ind w:firstLine="0"/>
            </w:pPr>
            <w:r w:rsidRPr="00693BAC">
              <w:t>Máximo</w:t>
            </w:r>
          </w:p>
        </w:tc>
        <w:tc>
          <w:tcPr>
            <w:tcW w:w="2792" w:type="dxa"/>
          </w:tcPr>
          <w:p w14:paraId="79BC96AC" w14:textId="43355342" w:rsidR="000370A1" w:rsidRPr="006F539A"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0F5D7F">
              <w:t>R$ 1.968.647.258,58</w:t>
            </w:r>
            <w:r w:rsidR="00054D32">
              <w:rPr>
                <w:rStyle w:val="Refdenotaderodap"/>
              </w:rPr>
              <w:footnoteReference w:id="6"/>
            </w:r>
          </w:p>
        </w:tc>
        <w:tc>
          <w:tcPr>
            <w:tcW w:w="2311" w:type="dxa"/>
          </w:tcPr>
          <w:p w14:paraId="03219BEE" w14:textId="61EA10FB"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5D0560">
              <w:t xml:space="preserve"> R$ 79.725.004,99</w:t>
            </w:r>
            <w:r w:rsidR="00E85E4C">
              <w:rPr>
                <w:rStyle w:val="Refdenotaderodap"/>
              </w:rPr>
              <w:footnoteReference w:id="7"/>
            </w:r>
            <w:r w:rsidRPr="005D0560">
              <w:t xml:space="preserve"> </w:t>
            </w:r>
          </w:p>
        </w:tc>
        <w:tc>
          <w:tcPr>
            <w:tcW w:w="1695" w:type="dxa"/>
          </w:tcPr>
          <w:p w14:paraId="6B800CDF" w14:textId="77777777"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p>
        </w:tc>
      </w:tr>
      <w:tr w:rsidR="00F04DD9" w:rsidRPr="0068511E"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FF7598" w:rsidRDefault="00F04DD9" w:rsidP="00AE0602">
            <w:pPr>
              <w:keepLines/>
              <w:ind w:firstLine="0"/>
            </w:pPr>
            <w:r w:rsidRPr="00693BAC">
              <w:t>Contagem</w:t>
            </w:r>
          </w:p>
        </w:tc>
        <w:tc>
          <w:tcPr>
            <w:tcW w:w="2792" w:type="dxa"/>
            <w:shd w:val="clear" w:color="auto" w:fill="FFFFFF" w:themeFill="background1"/>
          </w:tcPr>
          <w:p w14:paraId="255284E6" w14:textId="1570391A" w:rsidR="00F04DD9" w:rsidRPr="0068511E"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A32AFC">
              <w:t>4.827</w:t>
            </w:r>
          </w:p>
        </w:tc>
        <w:tc>
          <w:tcPr>
            <w:tcW w:w="2311" w:type="dxa"/>
            <w:shd w:val="clear" w:color="auto" w:fill="FFFFFF" w:themeFill="background1"/>
          </w:tcPr>
          <w:p w14:paraId="4AF15CAD" w14:textId="7CDDC6AD" w:rsidR="00F04DD9" w:rsidRPr="00693BAC"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D0F1E">
              <w:t>4.827</w:t>
            </w:r>
          </w:p>
        </w:tc>
        <w:tc>
          <w:tcPr>
            <w:tcW w:w="1695" w:type="dxa"/>
            <w:shd w:val="clear" w:color="auto" w:fill="FFFFFF" w:themeFill="background1"/>
          </w:tcPr>
          <w:p w14:paraId="5B054BFF" w14:textId="77777777" w:rsidR="00F04DD9" w:rsidRPr="00693BAC" w:rsidRDefault="00F04DD9" w:rsidP="00AE0602">
            <w:pPr>
              <w:keepLines/>
              <w:ind w:firstLine="0"/>
              <w:jc w:val="right"/>
              <w:cnfStyle w:val="000000000000" w:firstRow="0" w:lastRow="0" w:firstColumn="0" w:lastColumn="0" w:oddVBand="0" w:evenVBand="0" w:oddHBand="0" w:evenHBand="0" w:firstRowFirstColumn="0" w:firstRowLastColumn="0" w:lastRowFirstColumn="0" w:lastRowLastColumn="0"/>
            </w:pPr>
          </w:p>
        </w:tc>
      </w:tr>
    </w:tbl>
    <w:p w14:paraId="28DF5422" w14:textId="500945AF" w:rsidR="00A3453D" w:rsidRDefault="00B663D9" w:rsidP="00AE0602">
      <w:pPr>
        <w:pStyle w:val="Legenda"/>
        <w:keepNext w:val="0"/>
      </w:pPr>
      <w:r>
        <w:t>Fonte:</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t>. Elaboração: Autores</w:t>
      </w:r>
    </w:p>
    <w:p w14:paraId="3F021784" w14:textId="3E10E1A8" w:rsidR="00D32DCF" w:rsidRDefault="00592B5E" w:rsidP="00E64816">
      <w:r>
        <w:t>Nesses municípios, a participação das receitas próprias,</w:t>
      </w:r>
      <w:r w:rsidR="006467A6">
        <w:t xml:space="preserve"> em especial a do IPTU, não representam </w:t>
      </w:r>
      <w:r w:rsidR="00C652B8">
        <w:t>uma origem significativa de recursos, como se pode verificar na</w:t>
      </w:r>
      <w:r w:rsidR="00D32DCF">
        <w:t>.</w:t>
      </w:r>
    </w:p>
    <w:tbl>
      <w:tblPr>
        <w:tblStyle w:val="Tabelacomgrade"/>
        <w:tblW w:w="0" w:type="auto"/>
        <w:tblLook w:val="04A0" w:firstRow="1" w:lastRow="0" w:firstColumn="1" w:lastColumn="0" w:noHBand="0" w:noVBand="1"/>
      </w:tblPr>
      <w:tblGrid>
        <w:gridCol w:w="9061"/>
      </w:tblGrid>
      <w:tr w:rsidR="00D32DCF" w14:paraId="7D67775D" w14:textId="77777777" w:rsidTr="00D32DCF">
        <w:tc>
          <w:tcPr>
            <w:tcW w:w="9061" w:type="dxa"/>
          </w:tcPr>
          <w:p w14:paraId="29F6D573" w14:textId="77777777" w:rsidR="00D32DCF" w:rsidRDefault="00D32DCF" w:rsidP="00E64816">
            <w:pPr>
              <w:ind w:firstLine="0"/>
            </w:pPr>
          </w:p>
        </w:tc>
      </w:tr>
    </w:tbl>
    <w:p w14:paraId="0DE83D05" w14:textId="477A6F06" w:rsidR="00DC3C65" w:rsidRDefault="00C652B8" w:rsidP="00E64816">
      <w:r>
        <w:t xml:space="preserve">. </w:t>
      </w:r>
    </w:p>
    <w:p w14:paraId="52182BFC" w14:textId="52D9F065" w:rsidR="0049185F" w:rsidRDefault="00E64816" w:rsidP="00E64816">
      <w:r w:rsidRPr="00E64816">
        <w:t>Outro aspecto relevante na criação de um Cadastro Técnico Municipal (CTM) é a necessidade de mão de obra qualificada. Embora a maioria das prefeituras disponha de engenheiros em seus quadros, nem todos os profissionais possuem os conhecimentos necessários para a implementação do cadastro.</w:t>
      </w:r>
    </w:p>
    <w:p w14:paraId="1826BC0C" w14:textId="76B8BEEF" w:rsidR="00367551" w:rsidRDefault="00763978" w:rsidP="001D772A">
      <w:r>
        <w:t>Pode ser</w:t>
      </w:r>
      <w:r w:rsidR="00686F5C" w:rsidRPr="00686F5C">
        <w:t xml:space="preserve"> viável contratar empresas especializadas em georreferenciamento, </w:t>
      </w:r>
      <w:r w:rsidR="008E0997">
        <w:t xml:space="preserve">mas </w:t>
      </w:r>
      <w:r w:rsidR="00686F5C" w:rsidRPr="00686F5C">
        <w:t>essa medida não soluciona a questão da integração dos dados ao cadastro, tarefa que deve ser realizada por profissionais qualificados. Além disso, é necessário considerar o custo associado à adaptação dos sistemas informatizados para que possam armazenar, processar e exibir as informações geográficas adequadamente.</w:t>
      </w:r>
    </w:p>
    <w:p w14:paraId="704A0FA7" w14:textId="730CFC25" w:rsidR="007342A0" w:rsidRDefault="00511ACD" w:rsidP="001D772A">
      <w:r>
        <w:t xml:space="preserve">Sobre </w:t>
      </w:r>
      <w:r w:rsidR="00FA08D2">
        <w:t>a adaptação dos sistemas</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r w:rsidR="007342A0">
        <w:t>Nas</w:t>
      </w:r>
      <w:r w:rsidR="00D614EF">
        <w:t xml:space="preserve"> visitas às prefeituras </w:t>
      </w:r>
      <w:r w:rsidR="00916036">
        <w:t>foram encontrados</w:t>
      </w:r>
      <w:r w:rsidR="009D6E12">
        <w:t xml:space="preserve"> alguns</w:t>
      </w:r>
      <w:r w:rsidR="00916036">
        <w:t xml:space="preserve"> sistemas completos </w:t>
      </w:r>
      <w:r w:rsidR="009D6E12">
        <w:t xml:space="preserve">muito bem </w:t>
      </w:r>
      <w:r w:rsidR="004F15B1">
        <w:t>construídos</w:t>
      </w:r>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Na verdade, t</w:t>
      </w:r>
      <w:r w:rsidR="00ED0064">
        <w:t xml:space="preserve">odos os </w:t>
      </w:r>
      <w:r w:rsidR="00261A33">
        <w:t xml:space="preserve">13 </w:t>
      </w:r>
      <w:r w:rsidR="00ED0064">
        <w:t>sistemas</w:t>
      </w:r>
      <w:r w:rsidR="00261A33">
        <w:t xml:space="preserve"> analisado</w:t>
      </w:r>
      <w:r w:rsidR="00615F30">
        <w:t>s</w:t>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r>
        <w:lastRenderedPageBreak/>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p>
    <w:p w14:paraId="6495D797" w14:textId="4E2161D0" w:rsidR="00E96561" w:rsidRDefault="00314DB7" w:rsidP="00314DB7">
      <w:r w:rsidRPr="00314DB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FA8BE19" w:rsidR="001D772A" w:rsidRDefault="00944B4B" w:rsidP="001D772A">
      <w:pPr>
        <w:rPr>
          <w:ins w:id="10"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r w:rsidR="001D772A" w:rsidRPr="00160061">
        <w:rPr>
          <w:rFonts w:cs="Arial"/>
          <w:i/>
          <w:szCs w:val="24"/>
        </w:rPr>
        <w:t>fit-for-purpose</w:t>
      </w:r>
      <w:r w:rsidR="001D772A" w:rsidRPr="00F22CB0">
        <w:rPr>
          <w:rFonts w:cs="Arial"/>
          <w:szCs w:val="24"/>
        </w:rPr>
        <w:t xml:space="preserve"> </w:t>
      </w:r>
      <w:r w:rsidR="001D772A" w:rsidRPr="00160061">
        <w:rPr>
          <w:rFonts w:cs="Arial"/>
          <w:i/>
          <w:szCs w:val="24"/>
        </w:rPr>
        <w:t>for land administration</w:t>
      </w:r>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ins w:id="11" w:author="Marco Aurélio Barbiero" w:date="2025-02-20T22:01:00Z">
        <w:r w:rsidR="006C3310">
          <w:rPr>
            <w:rFonts w:cs="Arial"/>
            <w:szCs w:val="24"/>
          </w:rPr>
          <w:t>.</w:t>
        </w:r>
      </w:ins>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12" w:name="_Toc191669443"/>
      <w:r w:rsidRPr="007C7115">
        <w:t>Justificativa da pesquisa</w:t>
      </w:r>
      <w:bookmarkEnd w:id="12"/>
    </w:p>
    <w:p w14:paraId="456A5BDB" w14:textId="5110EDA3" w:rsidR="00EB7ED1" w:rsidRDefault="00EB7ED1" w:rsidP="00EB7ED1">
      <w:r>
        <w:t xml:space="preserve">A maioria dos municípios do Brasil dispõe apenas de cadastros </w:t>
      </w:r>
      <w:r w:rsidR="00F23433">
        <w:t>urbanos alfanuméricos convencionais</w:t>
      </w:r>
      <w:r>
        <w:t>, que consistem em registros baseados em descrições escritas, sem a incorporação de informações georreferenciadas. Essa limitação 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w:t>
      </w:r>
      <w:r>
        <w:lastRenderedPageBreak/>
        <w:t xml:space="preserve">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13" w:name="_Toc191669444"/>
      <w:r w:rsidRPr="007C7115">
        <w:t>Objetivos</w:t>
      </w:r>
      <w:bookmarkEnd w:id="13"/>
      <w:r w:rsidRPr="007C7115">
        <w:t xml:space="preserve"> </w:t>
      </w:r>
    </w:p>
    <w:p w14:paraId="7D38E20D" w14:textId="567AC6D7" w:rsidR="00CF263A" w:rsidRDefault="00CF263A" w:rsidP="00CF263A">
      <w:pPr>
        <w:pStyle w:val="Ttulo4"/>
      </w:pPr>
      <w:bookmarkStart w:id="14" w:name="_Toc191669445"/>
      <w:r>
        <w:t>Objetivo geral</w:t>
      </w:r>
      <w:bookmarkEnd w:id="14"/>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15" w:name="_Toc191669446"/>
      <w:r>
        <w:t>Objetivos específicos</w:t>
      </w:r>
      <w:bookmarkEnd w:id="15"/>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16" w:name="_Toc191669447"/>
      <w:r>
        <w:t>fundamentação teórica</w:t>
      </w:r>
      <w:bookmarkEnd w:id="16"/>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1BCF1F9E" w14:textId="64AB09B6" w:rsidR="001D772A" w:rsidRDefault="001D772A" w:rsidP="001D772A">
      <w:r>
        <w:t>Essas características são facilmente encontradas em cadastros imobiliários criados com base no Projeto CIATA.</w:t>
      </w:r>
      <w:r w:rsidR="00175E7E">
        <w:t xml:space="preserve"> </w:t>
      </w:r>
      <w:r w:rsidR="00175E7E" w:rsidRPr="00175E7E">
        <w:t xml:space="preserve">Em especial, a forma como as parcelas são identificadas, em uma sequência de caracteres representando distrito, setor, quadra, </w:t>
      </w:r>
      <w:r w:rsidR="00175E7E" w:rsidRPr="00175E7E">
        <w:lastRenderedPageBreak/>
        <w:t xml:space="preserve">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78A8F1C1" w14:textId="4D44E6B4" w:rsidR="00FC66AC" w:rsidRDefault="00FC66AC" w:rsidP="001D772A">
      <w:r w:rsidRPr="00FC66AC">
        <w:t xml:space="preserve">Também é relevante analisar as possibilidades abertas pela publicação, pelo IBGE, do Cadastro Nacional de Endereços para Fins Estatísticos - CNEFE.  </w:t>
      </w:r>
    </w:p>
    <w:p w14:paraId="73FCB627" w14:textId="77777777" w:rsidR="001D772A" w:rsidRDefault="001D772A" w:rsidP="000B085C">
      <w:pPr>
        <w:pStyle w:val="Ttulo2"/>
      </w:pPr>
      <w:bookmarkStart w:id="17" w:name="_Toc191669448"/>
      <w:r>
        <w:t>O CIATA</w:t>
      </w:r>
      <w:bookmarkEnd w:id="17"/>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Land Administration Domain Model</w:t>
      </w:r>
      <w:r w:rsidRPr="00B322C5">
        <w:t xml:space="preserve">). </w:t>
      </w:r>
    </w:p>
    <w:p w14:paraId="2B6A8539" w14:textId="7381D494" w:rsidR="001D772A" w:rsidRPr="00B322C5" w:rsidRDefault="001D772A" w:rsidP="001D772A">
      <w:r w:rsidRPr="00B322C5">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383F429C"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A76E9F">
        <w:t xml:space="preserve"> </w:t>
      </w:r>
      <w:r>
        <w:fldChar w:fldCharType="begin"/>
      </w:r>
      <w:r>
        <w:instrText xml:space="preserve"> ADDIN ZOTERO_ITEM CSL_CITATION {"citationID":"evWP5d9X","properties":{"formattedCitation":"(Cunha {\\i{}et al.}, 2019)","plainCitation":"(Cunha et al., 2019)","noteIndex":0},"citationItems":[{"id":67,"uris":["http://zotero.org/users/15531986/items/HCQYHEDM"],"itemData":{"id":67,"type":"article-journal","container-title":"GOT - Journal of Geography and Spatial Planning","DOI":"10.17127/got/2019.17.003","ISSN":"21821267","issue":"17","journalAbbreviation":"GOT","page":"55-74","source":"DOI.org (Crossref)","title":"O cadastro urbano no Brasil: histórico e evolução","title-short":"O cadastro urbano no Brasil","author":[{"family":"Cunha","given":"Eglaisa"},{"family":"Oliveira","given":"Francisco"},{"family":"Julião","given":"Rui"},{"family":"Carneiro","given":"Andrea"}],"issued":{"date-parts":[["2019",6,30]]}}}],"schema":"https://github.com/citation-style-language/schema/raw/master/csl-citation.json"} </w:instrText>
      </w:r>
      <w:r>
        <w:fldChar w:fldCharType="separate"/>
      </w:r>
      <w:r w:rsidRPr="006C3575">
        <w:rPr>
          <w:rFonts w:cs="Arial"/>
        </w:rPr>
        <w:t xml:space="preserve">(Cunha </w:t>
      </w:r>
      <w:r w:rsidRPr="006C3575">
        <w:rPr>
          <w:rFonts w:cs="Arial"/>
          <w:i/>
          <w:iCs/>
        </w:rPr>
        <w:t>et al.</w:t>
      </w:r>
      <w:r w:rsidRPr="006C3575">
        <w:rPr>
          <w:rFonts w:cs="Arial"/>
        </w:rPr>
        <w:t>, 2019)</w:t>
      </w:r>
      <w:r>
        <w:fldChar w:fldCharType="end"/>
      </w:r>
      <w:r w:rsidR="0086123D">
        <w:t>.</w:t>
      </w:r>
    </w:p>
    <w:p w14:paraId="10E890F6" w14:textId="7E0B34E1" w:rsidR="001D772A" w:rsidRPr="00B322C5" w:rsidRDefault="001D772A" w:rsidP="000B458E">
      <w:pPr>
        <w:pStyle w:val="Ttulo3"/>
        <w:rPr>
          <w:rFonts w:eastAsiaTheme="minorHAnsi"/>
        </w:rPr>
      </w:pPr>
      <w:bookmarkStart w:id="18" w:name="_Toc183090298"/>
      <w:bookmarkStart w:id="19" w:name="_Toc191669449"/>
      <w:r w:rsidRPr="00B322C5">
        <w:t xml:space="preserve">Modelo </w:t>
      </w:r>
      <w:r w:rsidRPr="00467B9C">
        <w:t>conceitual</w:t>
      </w:r>
      <w:bookmarkEnd w:id="18"/>
      <w:r>
        <w:t xml:space="preserve"> </w:t>
      </w:r>
      <w:r w:rsidR="00A35335">
        <w:t>d</w:t>
      </w:r>
      <w:r>
        <w:t xml:space="preserve">o </w:t>
      </w:r>
      <w:r w:rsidR="00A35335">
        <w:t>CIATA</w:t>
      </w:r>
      <w:bookmarkEnd w:id="19"/>
    </w:p>
    <w:p w14:paraId="450DDD8C" w14:textId="62904A78"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lastRenderedPageBreak/>
        <w:t>Implantação</w:t>
      </w:r>
      <w:r w:rsidRPr="00B322C5">
        <w:t>, o projeto repassava rotinas para a prefeitura, incluindo atualização cadastral, tratamento e lançamento</w:t>
      </w:r>
      <w:r w:rsidR="00A76E9F">
        <w:t xml:space="preserve"> </w:t>
      </w:r>
      <w:r w:rsidRPr="00CB60B7">
        <w:rPr>
          <w:rFonts w:cs="Arial"/>
        </w:rPr>
        <w:t xml:space="preserve">(Cunha </w:t>
      </w:r>
      <w:r w:rsidRPr="00CB60B7">
        <w:rPr>
          <w:rFonts w:cs="Arial"/>
          <w:i/>
          <w:iCs/>
        </w:rPr>
        <w:t>et al.</w:t>
      </w:r>
      <w:r w:rsidRPr="00CB60B7">
        <w:rPr>
          <w:rFonts w:cs="Arial"/>
        </w:rPr>
        <w:t>, 2019)</w:t>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20"/>
      <w:commentRangeStart w:id="21"/>
      <w:r w:rsidRPr="00B322C5">
        <w:t>por fichas e livros</w:t>
      </w:r>
      <w:commentRangeEnd w:id="20"/>
      <w:r w:rsidR="007E2FD5">
        <w:rPr>
          <w:rStyle w:val="Refdecomentrio"/>
        </w:rPr>
        <w:commentReference w:id="20"/>
      </w:r>
      <w:commentRangeEnd w:id="21"/>
      <w:r w:rsidR="00EE77B5">
        <w:rPr>
          <w:rStyle w:val="Refdecomentrio"/>
        </w:rPr>
        <w:commentReference w:id="21"/>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2" w:name="_Toc183090299"/>
      <w:bookmarkStart w:id="23" w:name="_Toc191669450"/>
      <w:bookmarkStart w:id="24" w:name="_Ref191671060"/>
      <w:r w:rsidRPr="00B322C5">
        <w:t>C</w:t>
      </w:r>
      <w:r w:rsidR="00C77235">
        <w:t>ontext</w:t>
      </w:r>
      <w:r w:rsidR="00AE4395">
        <w:t xml:space="preserve">o </w:t>
      </w:r>
      <w:r w:rsidRPr="00B322C5">
        <w:t>H</w:t>
      </w:r>
      <w:r w:rsidR="00AE4395">
        <w:t>istórico e</w:t>
      </w:r>
      <w:r w:rsidRPr="00B322C5">
        <w:t xml:space="preserve"> T</w:t>
      </w:r>
      <w:bookmarkEnd w:id="22"/>
      <w:r w:rsidR="00AE4395">
        <w:t xml:space="preserve">ecnológico do </w:t>
      </w:r>
      <w:r>
        <w:t>CIATA</w:t>
      </w:r>
      <w:bookmarkEnd w:id="23"/>
      <w:bookmarkEnd w:id="24"/>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25" w:name="_Toc183090300"/>
      <w:bookmarkStart w:id="26" w:name="_Toc191669451"/>
      <w:r w:rsidRPr="00B322C5">
        <w:t>Custo dos equipamentos</w:t>
      </w:r>
      <w:bookmarkEnd w:id="25"/>
      <w:bookmarkEnd w:id="26"/>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27" w:name="_Toc183090301"/>
      <w:bookmarkStart w:id="28" w:name="_Toc191669452"/>
      <w:r w:rsidRPr="00B322C5">
        <w:lastRenderedPageBreak/>
        <w:t>Memória secundária LIMITADA</w:t>
      </w:r>
      <w:bookmarkEnd w:id="27"/>
      <w:bookmarkEnd w:id="28"/>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77777777" w:rsidR="004409CC" w:rsidRPr="00B322C5" w:rsidRDefault="004409CC" w:rsidP="004409CC">
      <w:pPr>
        <w:rPr>
          <w:rFonts w:cs="Arial"/>
          <w:szCs w:val="24"/>
        </w:rPr>
      </w:pPr>
      <w:r w:rsidRPr="00B322C5">
        <w:rPr>
          <w:rFonts w:cs="Arial"/>
          <w:szCs w:val="24"/>
        </w:rPr>
        <w:t>Atualmente, o modelo usual utiliza um identificador alfanumérico único, conhecido como chave, para representar cada registro de uma classe. Os demais valores associados ao registro são chamados de atributos, e, no caso de imóveis, incluem dados como quadra, lote, endereço, entre outros.</w:t>
      </w:r>
    </w:p>
    <w:p w14:paraId="6CA4E9C0" w14:textId="0526869F" w:rsidR="004409CC" w:rsidRDefault="004409CC" w:rsidP="004409CC">
      <w:pPr>
        <w:rPr>
          <w:ins w:id="29" w:author="Carlos" w:date="2025-02-20T15:54:00Z"/>
          <w:rFonts w:cs="Arial"/>
          <w:szCs w:val="24"/>
        </w:rPr>
      </w:pPr>
      <w:r w:rsidRPr="00B322C5">
        <w:rPr>
          <w:rFonts w:cs="Arial"/>
          <w:szCs w:val="24"/>
        </w:rPr>
        <w:t xml:space="preserve">No entanto, devido à necessidade de economizar espaço nos registros na época, gastar bytes extras para criar identificadores únicos era inviável. Assim, surgiu uma das principais características do CIATA: o uso de atributos reais, organizados de forma hierárquica para formar uma chave com semântica, onde cada parte da chave possui também uma informação </w:t>
      </w:r>
      <w:commentRangeStart w:id="30"/>
      <w:r w:rsidRPr="00B322C5">
        <w:rPr>
          <w:rFonts w:cs="Arial"/>
          <w:szCs w:val="24"/>
        </w:rPr>
        <w:t>relevante (</w:t>
      </w:r>
      <w:r w:rsidRPr="00B322C5">
        <w:rPr>
          <w:rFonts w:cs="Arial"/>
          <w:szCs w:val="24"/>
        </w:rPr>
        <w:fldChar w:fldCharType="begin"/>
      </w:r>
      <w:r w:rsidRPr="00B322C5">
        <w:rPr>
          <w:rFonts w:cs="Arial"/>
          <w:szCs w:val="24"/>
        </w:rPr>
        <w:instrText xml:space="preserve"> REF _Ref182835758 </w:instrText>
      </w:r>
      <w:r w:rsidRPr="00B322C5">
        <w:rPr>
          <w:rFonts w:cs="Arial"/>
          <w:szCs w:val="24"/>
        </w:rPr>
        <w:fldChar w:fldCharType="separate"/>
      </w:r>
      <w:r w:rsidRPr="00B322C5">
        <w:t>Figura 1</w:t>
      </w:r>
      <w:r w:rsidRPr="00B322C5">
        <w:rPr>
          <w:rFonts w:cs="Arial"/>
          <w:szCs w:val="24"/>
        </w:rPr>
        <w:fldChar w:fldCharType="end"/>
      </w:r>
      <w:r w:rsidRPr="00B322C5">
        <w:rPr>
          <w:rFonts w:cs="Arial"/>
          <w:szCs w:val="24"/>
        </w:rPr>
        <w:t xml:space="preserve"> e </w:t>
      </w:r>
      <w:r w:rsidRPr="00B322C5">
        <w:rPr>
          <w:rFonts w:cs="Arial"/>
          <w:szCs w:val="24"/>
        </w:rPr>
        <w:fldChar w:fldCharType="begin"/>
      </w:r>
      <w:r w:rsidRPr="00B322C5">
        <w:rPr>
          <w:rFonts w:cs="Arial"/>
          <w:szCs w:val="24"/>
        </w:rPr>
        <w:instrText xml:space="preserve"> REF _Ref182853822 \h </w:instrText>
      </w:r>
      <w:r w:rsidRPr="00B322C5">
        <w:rPr>
          <w:rFonts w:cs="Arial"/>
          <w:szCs w:val="24"/>
        </w:rPr>
      </w:r>
      <w:r w:rsidRPr="00B322C5">
        <w:rPr>
          <w:rFonts w:cs="Arial"/>
          <w:szCs w:val="24"/>
        </w:rPr>
        <w:fldChar w:fldCharType="separate"/>
      </w:r>
      <w:r w:rsidRPr="00B322C5">
        <w:t>Figura 2</w:t>
      </w:r>
      <w:r w:rsidRPr="00B322C5">
        <w:rPr>
          <w:rFonts w:cs="Arial"/>
          <w:szCs w:val="24"/>
        </w:rPr>
        <w:fldChar w:fldCharType="end"/>
      </w:r>
      <w:r w:rsidRPr="00B322C5">
        <w:rPr>
          <w:rFonts w:cs="Arial"/>
          <w:szCs w:val="24"/>
        </w:rPr>
        <w:t>).</w:t>
      </w:r>
      <w:commentRangeEnd w:id="30"/>
      <w:r w:rsidR="00B44974">
        <w:rPr>
          <w:rStyle w:val="Refdecomentrio"/>
        </w:rPr>
        <w:commentReference w:id="30"/>
      </w:r>
    </w:p>
    <w:p w14:paraId="32072E92" w14:textId="7FEF65DB" w:rsidR="00B44974" w:rsidRDefault="00B44974" w:rsidP="004409CC">
      <w:pPr>
        <w:rPr>
          <w:ins w:id="31" w:author="Carlos" w:date="2025-02-20T15:54:00Z"/>
          <w:rFonts w:cs="Arial"/>
          <w:szCs w:val="24"/>
        </w:rPr>
      </w:pPr>
    </w:p>
    <w:p w14:paraId="1E237474" w14:textId="2F68498E" w:rsidR="00B44974" w:rsidRDefault="00B44974" w:rsidP="004409CC">
      <w:pPr>
        <w:rPr>
          <w:ins w:id="32" w:author="Carlos" w:date="2025-02-20T15:54:00Z"/>
          <w:rFonts w:cs="Arial"/>
          <w:szCs w:val="24"/>
        </w:rPr>
      </w:pPr>
    </w:p>
    <w:p w14:paraId="4EDAABF8" w14:textId="31A1FDF6" w:rsidR="00B44974" w:rsidRDefault="00B44974" w:rsidP="004409CC">
      <w:pPr>
        <w:rPr>
          <w:ins w:id="33" w:author="Carlos" w:date="2025-02-20T15:54:00Z"/>
          <w:rFonts w:cs="Arial"/>
          <w:szCs w:val="24"/>
        </w:rPr>
      </w:pPr>
    </w:p>
    <w:p w14:paraId="2E9887EE" w14:textId="7A741306" w:rsidR="00B44974" w:rsidRDefault="00B44974" w:rsidP="004409CC">
      <w:pPr>
        <w:rPr>
          <w:ins w:id="34" w:author="Carlos" w:date="2025-02-20T15:55:00Z"/>
          <w:rFonts w:cs="Arial"/>
          <w:szCs w:val="24"/>
        </w:rPr>
      </w:pPr>
    </w:p>
    <w:p w14:paraId="520AD4F3" w14:textId="7900FDB5" w:rsidR="00B44974" w:rsidRDefault="00B44974" w:rsidP="004409CC">
      <w:pPr>
        <w:rPr>
          <w:ins w:id="35" w:author="Carlos" w:date="2025-02-20T15:55:00Z"/>
          <w:rFonts w:cs="Arial"/>
          <w:szCs w:val="24"/>
        </w:rPr>
      </w:pPr>
    </w:p>
    <w:p w14:paraId="3611F301" w14:textId="42365823" w:rsidR="00B44974" w:rsidRDefault="00B44974" w:rsidP="004409CC">
      <w:pPr>
        <w:rPr>
          <w:ins w:id="36" w:author="Carlos" w:date="2025-02-20T15:55:00Z"/>
          <w:rFonts w:cs="Arial"/>
          <w:szCs w:val="24"/>
        </w:rPr>
      </w:pPr>
    </w:p>
    <w:p w14:paraId="39E01EA4" w14:textId="77777777" w:rsidR="00B44974" w:rsidRPr="00B322C5" w:rsidRDefault="00B44974" w:rsidP="004409CC">
      <w:pPr>
        <w:rPr>
          <w:rFonts w:cs="Arial"/>
          <w:szCs w:val="24"/>
        </w:rPr>
      </w:pPr>
    </w:p>
    <w:p w14:paraId="0DA85EF8" w14:textId="2CB6A80D" w:rsidR="004409CC" w:rsidRPr="00B322C5" w:rsidRDefault="004409CC" w:rsidP="00367551">
      <w:pPr>
        <w:pStyle w:val="Legenda"/>
      </w:pPr>
      <w:bookmarkStart w:id="37" w:name="_Ref182853867"/>
      <w:r w:rsidRPr="00B322C5">
        <w:t xml:space="preserve">Figura </w:t>
      </w:r>
      <w:r w:rsidR="00603026">
        <w:fldChar w:fldCharType="begin"/>
      </w:r>
      <w:r w:rsidR="00603026">
        <w:instrText xml:space="preserve"> SEQ Figura \* ARABIC </w:instrText>
      </w:r>
      <w:r w:rsidR="00603026">
        <w:fldChar w:fldCharType="separate"/>
      </w:r>
      <w:r w:rsidR="00603026">
        <w:rPr>
          <w:noProof/>
        </w:rPr>
        <w:t>1</w:t>
      </w:r>
      <w:r w:rsidR="00603026">
        <w:rPr>
          <w:noProof/>
        </w:rPr>
        <w:fldChar w:fldCharType="end"/>
      </w:r>
      <w:bookmarkEnd w:id="37"/>
      <w:r w:rsidRPr="00B322C5">
        <w:t>:Formação da chave do imóvel no CIATA</w:t>
      </w:r>
    </w:p>
    <w:tbl>
      <w:tblPr>
        <w:tblStyle w:val="Tabelacomgrade"/>
        <w:tblW w:w="0" w:type="auto"/>
        <w:tblLook w:val="04A0" w:firstRow="1" w:lastRow="0" w:firstColumn="1" w:lastColumn="0" w:noHBand="0" w:noVBand="1"/>
      </w:tblPr>
      <w:tblGrid>
        <w:gridCol w:w="9061"/>
      </w:tblGrid>
      <w:tr w:rsidR="004409CC" w:rsidRPr="00B322C5" w14:paraId="0A135BD2" w14:textId="77777777" w:rsidTr="00160061">
        <w:tc>
          <w:tcPr>
            <w:tcW w:w="9061" w:type="dxa"/>
          </w:tcPr>
          <w:p w14:paraId="0F4FF915" w14:textId="77777777" w:rsidR="004409CC" w:rsidRPr="00B322C5" w:rsidRDefault="004409CC" w:rsidP="00160061">
            <w:pPr>
              <w:ind w:firstLine="0"/>
              <w:rPr>
                <w:rFonts w:cs="Arial"/>
                <w:szCs w:val="24"/>
              </w:rPr>
            </w:pPr>
          </w:p>
        </w:tc>
      </w:tr>
    </w:tbl>
    <w:p w14:paraId="23B63BD1" w14:textId="77777777" w:rsidR="004409CC" w:rsidRPr="00B322C5" w:rsidRDefault="004409CC" w:rsidP="00367551">
      <w:pPr>
        <w:pStyle w:val="Legenda"/>
      </w:pPr>
    </w:p>
    <w:p w14:paraId="21218111" w14:textId="4433C299" w:rsidR="004409CC" w:rsidRPr="00B322C5" w:rsidRDefault="004409CC" w:rsidP="00367551">
      <w:pPr>
        <w:pStyle w:val="Legenda"/>
      </w:pPr>
      <w:bookmarkStart w:id="38" w:name="_Ref182853822"/>
      <w:r w:rsidRPr="00B322C5">
        <w:t xml:space="preserve">Figura </w:t>
      </w:r>
      <w:r w:rsidR="00603026">
        <w:fldChar w:fldCharType="begin"/>
      </w:r>
      <w:r w:rsidR="00603026">
        <w:instrText xml:space="preserve"> SEQ Figura \* ARABIC </w:instrText>
      </w:r>
      <w:r w:rsidR="00603026">
        <w:fldChar w:fldCharType="separate"/>
      </w:r>
      <w:r w:rsidR="00603026">
        <w:rPr>
          <w:noProof/>
        </w:rPr>
        <w:t>2</w:t>
      </w:r>
      <w:r w:rsidR="00603026">
        <w:rPr>
          <w:noProof/>
        </w:rPr>
        <w:fldChar w:fldCharType="end"/>
      </w:r>
      <w:r w:rsidRPr="00B322C5">
        <w:t>:Trecho do manual do CIATA</w:t>
      </w:r>
      <w:bookmarkEnd w:id="38"/>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77777777" w:rsidR="004409CC" w:rsidRPr="00B322C5" w:rsidRDefault="004409CC" w:rsidP="00160061">
            <w:pPr>
              <w:ind w:firstLine="0"/>
              <w:rPr>
                <w:rFonts w:cs="Arial"/>
                <w:szCs w:val="24"/>
              </w:rPr>
            </w:pPr>
            <w:r w:rsidRPr="00B322C5">
              <w:rPr>
                <w:rFonts w:cs="Arial"/>
                <w:noProof/>
                <w:szCs w:val="24"/>
                <w:lang w:eastAsia="pt-BR"/>
              </w:rPr>
              <w:drawing>
                <wp:inline distT="0" distB="0" distL="0" distR="0" wp14:anchorId="49B17353" wp14:editId="37A212DE">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39" w:name="_Toc183090302"/>
      <w:bookmarkStart w:id="40" w:name="_Toc191669453"/>
      <w:r w:rsidRPr="00B322C5">
        <w:t>Linguagens de programação Pré-SGBDs</w:t>
      </w:r>
      <w:bookmarkEnd w:id="39"/>
      <w:bookmarkEnd w:id="40"/>
    </w:p>
    <w:p w14:paraId="72B4FEEC" w14:textId="77777777" w:rsidR="004409CC" w:rsidRPr="00B322C5" w:rsidRDefault="004409CC" w:rsidP="004409CC">
      <w:r w:rsidRPr="00B322C5">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SGBDs, o modelo de dados do CIATA apresentava uma </w:t>
      </w:r>
      <w:r w:rsidRPr="00B44974">
        <w:rPr>
          <w:color w:val="FF0000"/>
          <w:rPrChange w:id="41"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B322C5">
        <w:lastRenderedPageBreak/>
        <w:t>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42" w:name="_Toc191669454"/>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42"/>
    </w:p>
    <w:p w14:paraId="397AC2CE" w14:textId="438D7144" w:rsidR="001D772A" w:rsidRDefault="001D772A" w:rsidP="001D772A">
      <w:r>
        <w:t xml:space="preserve">O conceito de </w:t>
      </w:r>
      <w:r w:rsidR="00CF288B" w:rsidRPr="001A2A8A">
        <w:rPr>
          <w:i/>
        </w:rPr>
        <w:t>Fit-For-Purpose</w:t>
      </w:r>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 xml:space="preserve">Fit-For-Purpos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Enemark; McLaren; Lemmen, 2021)</w:t>
      </w:r>
      <w:r w:rsidR="000A731D" w:rsidRPr="000A731D">
        <w:t>.</w:t>
      </w:r>
    </w:p>
    <w:p w14:paraId="69C48E81" w14:textId="02537644" w:rsidR="001D772A" w:rsidRDefault="001D772A" w:rsidP="001D772A">
      <w:r>
        <w:t xml:space="preserve">Ao relacionar o CIATA com o conceito de </w:t>
      </w:r>
      <w:r w:rsidR="00E14E65" w:rsidRPr="001A2A8A">
        <w:rPr>
          <w:i/>
        </w:rPr>
        <w:t>Fit-For-Purpose</w:t>
      </w:r>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w:t>
      </w:r>
      <w:r>
        <w:lastRenderedPageBreak/>
        <w:t>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43" w:name="_Toc183090305"/>
      <w:bookmarkStart w:id="44" w:name="_Toc191669455"/>
      <w:r w:rsidRPr="00B322C5">
        <w:t xml:space="preserve">O CIATA </w:t>
      </w:r>
      <w:r w:rsidR="00E14E65">
        <w:t>e o</w:t>
      </w:r>
      <w:r w:rsidRPr="00B322C5">
        <w:t xml:space="preserve"> LADM</w:t>
      </w:r>
      <w:bookmarkEnd w:id="43"/>
      <w:bookmarkEnd w:id="44"/>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Land Administration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r w:rsidRPr="00B43D81">
        <w:rPr>
          <w:i/>
          <w:lang w:eastAsia="pt-BR"/>
        </w:rPr>
        <w:t>Unified Modeling Language</w:t>
      </w:r>
      <w:r w:rsidRPr="00B322C5">
        <w:rPr>
          <w:lang w:eastAsia="pt-BR"/>
        </w:rPr>
        <w:t xml:space="preserve">) que apresenta as classes e os atributos mais relevantes de um sistema de cadastro. </w:t>
      </w:r>
      <w:r>
        <w:rPr>
          <w:lang w:eastAsia="pt-BR"/>
        </w:rPr>
        <w:t>C</w:t>
      </w:r>
      <w:r w:rsidRPr="00B322C5">
        <w:rPr>
          <w:lang w:eastAsia="pt-BR"/>
        </w:rPr>
        <w:t>lasses são estruturas que definem o modelo de dados de um 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9C70A65" w:rsidR="001D772A" w:rsidRPr="00B322C5" w:rsidRDefault="001D772A" w:rsidP="00367551">
      <w:pPr>
        <w:pStyle w:val="Legenda"/>
      </w:pPr>
      <w:bookmarkStart w:id="45" w:name="_Ref184328056"/>
      <w:r w:rsidRPr="00B322C5">
        <w:lastRenderedPageBreak/>
        <w:t xml:space="preserve">Figura </w:t>
      </w:r>
      <w:r w:rsidR="00603026">
        <w:fldChar w:fldCharType="begin"/>
      </w:r>
      <w:r w:rsidR="00603026">
        <w:instrText xml:space="preserve"> SEQ Figura \* ARABIC </w:instrText>
      </w:r>
      <w:r w:rsidR="00603026">
        <w:fldChar w:fldCharType="separate"/>
      </w:r>
      <w:r w:rsidR="00603026">
        <w:rPr>
          <w:noProof/>
        </w:rPr>
        <w:t>3</w:t>
      </w:r>
      <w:r w:rsidR="00603026">
        <w:rPr>
          <w:noProof/>
        </w:rPr>
        <w:fldChar w:fldCharType="end"/>
      </w:r>
      <w:bookmarkEnd w:id="45"/>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subpacot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Panchiniak,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r w:rsidRPr="00B322C5">
        <w:rPr>
          <w:b/>
          <w:bCs/>
          <w:lang w:eastAsia="pt-BR"/>
        </w:rPr>
        <w:t>Party Packet</w:t>
      </w:r>
      <w:r w:rsidRPr="00B322C5">
        <w:rPr>
          <w:lang w:eastAsia="pt-BR"/>
        </w:rPr>
        <w:t>: Este pacote representa as pessoas, grupos e/ou organizações relacionadas às unidades espaciais. As classes neste pacote incluem LA_Party, LA_GroupParty e LA_PartyMember;</w:t>
      </w:r>
    </w:p>
    <w:p w14:paraId="5E412B3B" w14:textId="77777777" w:rsidR="001D772A" w:rsidRPr="00B322C5" w:rsidRDefault="001D772A" w:rsidP="001D772A">
      <w:pPr>
        <w:rPr>
          <w:lang w:eastAsia="pt-BR"/>
        </w:rPr>
      </w:pPr>
      <w:r w:rsidRPr="00B322C5">
        <w:rPr>
          <w:b/>
          <w:bCs/>
          <w:lang w:eastAsia="pt-BR"/>
        </w:rPr>
        <w:t>Administrative Packet</w:t>
      </w:r>
      <w:r w:rsidRPr="00B322C5">
        <w:rPr>
          <w:lang w:eastAsia="pt-BR"/>
        </w:rPr>
        <w:t>: pacote que lida com os direitos, deveres e restrições aos quais cada unidade está sujeita. Ele inclui classes como LA_RRR (com suas especializações LA_</w:t>
      </w:r>
      <w:r w:rsidRPr="00B322C5">
        <w:rPr>
          <w:b/>
          <w:bCs/>
          <w:lang w:eastAsia="pt-BR"/>
        </w:rPr>
        <w:t>R</w:t>
      </w:r>
      <w:r w:rsidRPr="00B322C5">
        <w:rPr>
          <w:lang w:eastAsia="pt-BR"/>
        </w:rPr>
        <w:t>ight, LA_</w:t>
      </w:r>
      <w:r w:rsidRPr="00B322C5">
        <w:rPr>
          <w:b/>
          <w:bCs/>
          <w:lang w:eastAsia="pt-BR"/>
        </w:rPr>
        <w:t>R</w:t>
      </w:r>
      <w:r w:rsidRPr="00B322C5">
        <w:rPr>
          <w:lang w:eastAsia="pt-BR"/>
        </w:rPr>
        <w:t>estriction e LA_</w:t>
      </w:r>
      <w:r w:rsidRPr="00B322C5">
        <w:rPr>
          <w:b/>
          <w:bCs/>
          <w:lang w:eastAsia="pt-BR"/>
        </w:rPr>
        <w:t>R</w:t>
      </w:r>
      <w:r w:rsidRPr="00B322C5">
        <w:rPr>
          <w:lang w:eastAsia="pt-BR"/>
        </w:rPr>
        <w:t>esponsability), LA_BAUnit e LA_AdministrativeSource;</w:t>
      </w:r>
    </w:p>
    <w:p w14:paraId="05246495" w14:textId="77777777" w:rsidR="001D772A" w:rsidRPr="00B322C5" w:rsidRDefault="001D772A" w:rsidP="001D772A">
      <w:pPr>
        <w:rPr>
          <w:lang w:eastAsia="pt-BR"/>
        </w:rPr>
      </w:pPr>
      <w:r w:rsidRPr="00B322C5">
        <w:rPr>
          <w:b/>
          <w:bCs/>
          <w:lang w:eastAsia="pt-BR"/>
        </w:rPr>
        <w:t>Spatial Unit Packet</w:t>
      </w:r>
      <w:r w:rsidRPr="00B322C5">
        <w:rPr>
          <w:lang w:eastAsia="pt-BR"/>
        </w:rPr>
        <w:t>: Este pacote representa as unidades espaciais, como parcelas, edifícios e redes de infraestrutura. Aqui aparecem as classes LA_SpatialUnit, LA_SpatialUnitGroup, LA_Level e outras.</w:t>
      </w:r>
    </w:p>
    <w:p w14:paraId="60335C0D" w14:textId="77777777" w:rsidR="001D772A" w:rsidRPr="00B011CC" w:rsidRDefault="001D772A" w:rsidP="001D772A">
      <w:pPr>
        <w:rPr>
          <w:lang w:eastAsia="pt-BR"/>
        </w:rPr>
      </w:pPr>
      <w:r w:rsidRPr="00B322C5">
        <w:rPr>
          <w:b/>
          <w:bCs/>
          <w:lang w:eastAsia="pt-BR"/>
        </w:rPr>
        <w:t>Surveying and Representation SubPacket</w:t>
      </w:r>
      <w:r w:rsidRPr="00B322C5">
        <w:rPr>
          <w:lang w:eastAsia="pt-BR"/>
        </w:rPr>
        <w:t xml:space="preserve">: Este subpacote, dentro do Spatial Unit Packet, é responsável pelas representações geométricas das unidades espaciais e correções topológicas por meio de sistemas de informação geográfica associados a bancos de dados. </w:t>
      </w:r>
      <w:r w:rsidRPr="00B011CC">
        <w:rPr>
          <w:lang w:eastAsia="pt-BR"/>
        </w:rPr>
        <w:t>Ele inclui classes como LA_Point, LA_SpatialSource, LA_BoundaryFaceString e LA_BoundaryFace.</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46"/>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46"/>
      <w:r w:rsidR="00B44974">
        <w:rPr>
          <w:rStyle w:val="Refdecomentrio"/>
        </w:rPr>
        <w:commentReference w:id="46"/>
      </w:r>
    </w:p>
    <w:p w14:paraId="3E1463EB" w14:textId="0EB6E784" w:rsidR="001D772A" w:rsidRDefault="001D772A" w:rsidP="00367551">
      <w:pPr>
        <w:pStyle w:val="Legenda"/>
      </w:pPr>
      <w:bookmarkStart w:id="47" w:name="_Ref184370336"/>
      <w:commentRangeStart w:id="48"/>
      <w:r>
        <w:lastRenderedPageBreak/>
        <w:t xml:space="preserve">Figura </w:t>
      </w:r>
      <w:r w:rsidR="00603026">
        <w:fldChar w:fldCharType="begin"/>
      </w:r>
      <w:r w:rsidR="00603026">
        <w:instrText xml:space="preserve"> SEQ Figura \* ARABIC </w:instrText>
      </w:r>
      <w:r w:rsidR="00603026">
        <w:fldChar w:fldCharType="separate"/>
      </w:r>
      <w:r w:rsidR="00603026">
        <w:rPr>
          <w:noProof/>
        </w:rPr>
        <w:t>4</w:t>
      </w:r>
      <w:r w:rsidR="00603026">
        <w:rPr>
          <w:noProof/>
        </w:rPr>
        <w:fldChar w:fldCharType="end"/>
      </w:r>
      <w:bookmarkEnd w:id="47"/>
      <w:r>
        <w:t>: Classes básicas (pacotes) do LADM</w:t>
      </w:r>
      <w:commentRangeEnd w:id="48"/>
      <w:r w:rsidR="009136FD">
        <w:rPr>
          <w:rStyle w:val="Refdecomentrio"/>
          <w:iCs w:val="0"/>
        </w:rPr>
        <w:commentReference w:id="48"/>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69BFB67B" w:rsidR="001D772A" w:rsidRDefault="001D772A" w:rsidP="001D772A">
      <w:pPr>
        <w:rPr>
          <w:lang w:eastAsia="pt-BR"/>
        </w:rPr>
      </w:pPr>
      <w:r w:rsidRPr="00B322C5">
        <w:rPr>
          <w:lang w:eastAsia="pt-BR"/>
        </w:rPr>
        <w:t xml:space="preserve">O LADM apresenta fortes influências do modelo relacional </w:t>
      </w:r>
      <w:commentRangeStart w:id="49"/>
      <w:r w:rsidRPr="00B322C5">
        <w:rPr>
          <w:lang w:eastAsia="pt-BR"/>
        </w:rPr>
        <w:t>proposto por Edgar Codd</w:t>
      </w:r>
      <w:commentRangeEnd w:id="49"/>
      <w:r w:rsidR="009136FD">
        <w:rPr>
          <w:rStyle w:val="Refdecomentrio"/>
        </w:rPr>
        <w:commentReference w:id="49"/>
      </w:r>
      <w:r w:rsidRPr="00B322C5">
        <w:rPr>
          <w:lang w:eastAsia="pt-BR"/>
        </w:rPr>
        <w:t xml:space="preserve">, no qual cada classe ou objeto é modelado em uma estrutura de dados separada </w:t>
      </w:r>
      <w:r w:rsidRPr="00B322C5">
        <w:rPr>
          <w:lang w:eastAsia="pt-BR"/>
        </w:rPr>
        <w:fldChar w:fldCharType="begin"/>
      </w:r>
      <w:r w:rsidR="00E76A5C">
        <w:rPr>
          <w:lang w:eastAsia="pt-BR"/>
        </w:rPr>
        <w:instrText xml:space="preserve"> ADDIN ZOTERO_ITEM CSL_CITATION {"citationID":"VZiSUAWR","properties":{"formattedCitation":"(Date, 2004)","plainCitation":"(Date, 2004)","noteIndex":0},"citationItems":[{"id":"6bmMbZvh/M1Ik1XEX","uris":["http://zotero.org/users/local/P1GuXq80/items/LMQ2HAQT"],"itemData":{"id":44,"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B322C5">
        <w:rPr>
          <w:lang w:eastAsia="pt-BR"/>
        </w:rPr>
        <w:fldChar w:fldCharType="separate"/>
      </w:r>
      <w:r w:rsidRPr="00B322C5">
        <w:rPr>
          <w:rFonts w:cs="Arial"/>
        </w:rPr>
        <w:t>(Date, 2004)</w:t>
      </w:r>
      <w:r w:rsidRPr="00B322C5">
        <w:rPr>
          <w:lang w:eastAsia="pt-BR"/>
        </w:rPr>
        <w:fldChar w:fldCharType="end"/>
      </w:r>
      <w:r>
        <w:rPr>
          <w:lang w:eastAsia="pt-BR"/>
        </w:rPr>
        <w:t>, conforme se verifica na norma ISO 19152/2012</w:t>
      </w:r>
      <w:r w:rsidRPr="00B322C5">
        <w:rPr>
          <w:lang w:eastAsia="pt-BR"/>
        </w:rPr>
        <w:t>. Por outro lado, o CIATA foi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0E59B308" w:rsidR="001D772A" w:rsidRDefault="001D772A" w:rsidP="00367551">
      <w:pPr>
        <w:pStyle w:val="Legenda"/>
      </w:pPr>
      <w:bookmarkStart w:id="50" w:name="_Ref184571121"/>
      <w:r>
        <w:lastRenderedPageBreak/>
        <w:t xml:space="preserve">Figura </w:t>
      </w:r>
      <w:r w:rsidR="00603026">
        <w:fldChar w:fldCharType="begin"/>
      </w:r>
      <w:r w:rsidR="00603026">
        <w:instrText xml:space="preserve"> SEQ Figura \* ARABIC </w:instrText>
      </w:r>
      <w:r w:rsidR="00603026">
        <w:fldChar w:fldCharType="separate"/>
      </w:r>
      <w:r w:rsidR="00603026">
        <w:rPr>
          <w:noProof/>
        </w:rPr>
        <w:t>5</w:t>
      </w:r>
      <w:r w:rsidR="00603026">
        <w:rPr>
          <w:noProof/>
        </w:rPr>
        <w:fldChar w:fldCharType="end"/>
      </w:r>
      <w:bookmarkEnd w:id="50"/>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r w:rsidRPr="000C5B05">
        <w:rPr>
          <w:i/>
          <w:iCs/>
          <w:lang w:eastAsia="pt-BR"/>
        </w:rPr>
        <w:t>LA_SpatialUnit.extAdressID</w:t>
      </w:r>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71FBA99" w14:textId="35FE7ABD" w:rsidR="001D772A" w:rsidRDefault="001D772A" w:rsidP="00367551">
      <w:pPr>
        <w:pStyle w:val="Legenda"/>
      </w:pPr>
      <w:bookmarkStart w:id="51" w:name="_Ref184572123"/>
      <w:r>
        <w:t xml:space="preserve">Figura </w:t>
      </w:r>
      <w:r w:rsidR="00603026">
        <w:fldChar w:fldCharType="begin"/>
      </w:r>
      <w:r w:rsidR="00603026">
        <w:instrText xml:space="preserve"> SEQ Figura \* ARABIC </w:instrText>
      </w:r>
      <w:r w:rsidR="00603026">
        <w:fldChar w:fldCharType="separate"/>
      </w:r>
      <w:r w:rsidR="00603026">
        <w:rPr>
          <w:noProof/>
        </w:rPr>
        <w:t>6</w:t>
      </w:r>
      <w:r w:rsidR="00603026">
        <w:rPr>
          <w:noProof/>
        </w:rPr>
        <w:fldChar w:fldCharType="end"/>
      </w:r>
      <w:bookmarkEnd w:id="51"/>
      <w:r>
        <w:t>: Associação LA_SpatialUnit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7777777" w:rsidR="001D772A" w:rsidRDefault="001D772A" w:rsidP="00160061">
            <w:pPr>
              <w:ind w:firstLine="0"/>
              <w:rPr>
                <w:lang w:eastAsia="pt-BR"/>
              </w:rPr>
            </w:pPr>
            <w:r w:rsidRPr="00D323D4">
              <w:rPr>
                <w:noProof/>
                <w:lang w:eastAsia="pt-BR"/>
              </w:rPr>
              <w:drawing>
                <wp:inline distT="0" distB="0" distL="0" distR="0" wp14:anchorId="256F388E" wp14:editId="36D954C9">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78F2098B" w:rsidR="001D772A" w:rsidRDefault="001D772A" w:rsidP="00367551">
      <w:pPr>
        <w:pStyle w:val="Legenda"/>
      </w:pPr>
      <w:commentRangeStart w:id="52"/>
      <w:r>
        <w:t xml:space="preserve">Tabela </w:t>
      </w:r>
      <w:r w:rsidR="00252158">
        <w:fldChar w:fldCharType="begin"/>
      </w:r>
      <w:r w:rsidR="00252158">
        <w:instrText xml:space="preserve"> SEQ Tabela \* ARABIC </w:instrText>
      </w:r>
      <w:r w:rsidR="00252158">
        <w:fldChar w:fldCharType="separate"/>
      </w:r>
      <w:ins w:id="53" w:author="Marco Aurélio Barbiero" w:date="2025-02-28T15:35:00Z" w16du:dateUtc="2025-02-28T18:35:00Z">
        <w:r w:rsidR="00E8487E">
          <w:rPr>
            <w:noProof/>
          </w:rPr>
          <w:t>2</w:t>
        </w:r>
      </w:ins>
      <w:del w:id="54" w:author="Marco Aurélio Barbiero" w:date="2025-02-28T15:35:00Z" w16du:dateUtc="2025-02-28T18:35:00Z">
        <w:r w:rsidR="00252158" w:rsidDel="00E8487E">
          <w:rPr>
            <w:noProof/>
          </w:rPr>
          <w:delText>1</w:delText>
        </w:r>
      </w:del>
      <w:r w:rsidR="00252158">
        <w:rPr>
          <w:noProof/>
        </w:rPr>
        <w:fldChar w:fldCharType="end"/>
      </w:r>
      <w:r>
        <w:t xml:space="preserve">: </w:t>
      </w:r>
      <w:r w:rsidRPr="00364476">
        <w:t>Comparando CIATA e LADM: Contextos e Propósitos Distintos</w:t>
      </w:r>
      <w:commentRangeEnd w:id="52"/>
      <w:r w:rsidR="009136FD">
        <w:rPr>
          <w:rStyle w:val="Refdecomentrio"/>
          <w:iCs w:val="0"/>
        </w:rPr>
        <w:commentReference w:id="52"/>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lastRenderedPageBreak/>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ornecer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55" w:name="_Toc183090307"/>
      <w:bookmarkStart w:id="56" w:name="_Toc191669456"/>
      <w:r w:rsidRPr="00B322C5">
        <w:rPr>
          <w:rFonts w:eastAsia="Times New Roman"/>
          <w:lang w:eastAsia="pt-BR"/>
        </w:rPr>
        <w:t>Ciata e o CTM</w:t>
      </w:r>
      <w:bookmarkEnd w:id="55"/>
      <w:bookmarkEnd w:id="56"/>
    </w:p>
    <w:p w14:paraId="17C3617E" w14:textId="38ADF598" w:rsidR="00A0431C" w:rsidRDefault="00B96AFA" w:rsidP="00B96AFA">
      <w:pPr>
        <w:rPr>
          <w:lang w:eastAsia="pt-BR"/>
        </w:rPr>
      </w:pPr>
      <w:r w:rsidRPr="00B96AFA">
        <w:rPr>
          <w:lang w:eastAsia="pt-BR"/>
        </w:rPr>
        <w:t>Tomando o CIATA como ponto de partida e o CTM (Cadastro Territorial Multifinalitário) como objetivo no processo de atualização dos cadastros imobiliários, é essencial avaliar as semelhanças e diferenças entre essas duas propostas de cadastro.</w:t>
      </w:r>
      <w:r>
        <w:rPr>
          <w:lang w:eastAsia="pt-BR"/>
        </w:rPr>
        <w:t xml:space="preserve"> </w:t>
      </w:r>
      <w:r w:rsidR="00AF475B">
        <w:rPr>
          <w:lang w:eastAsia="pt-BR"/>
        </w:rPr>
        <w:t xml:space="preserve">A </w:t>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t xml:space="preserve">Tabela </w:t>
      </w:r>
      <w:r w:rsidR="00AF475B">
        <w:rPr>
          <w:noProof/>
        </w:rPr>
        <w:t>2</w:t>
      </w:r>
      <w:r w:rsidR="00AF475B">
        <w:rPr>
          <w:lang w:eastAsia="pt-BR"/>
        </w:rPr>
        <w:fldChar w:fldCharType="end"/>
      </w:r>
      <w:r w:rsidR="00AF475B">
        <w:rPr>
          <w:lang w:eastAsia="pt-BR"/>
        </w:rPr>
        <w:t xml:space="preserve"> apresenta um comparativo entre as características dos dois modelos.</w:t>
      </w:r>
    </w:p>
    <w:p w14:paraId="2A3F0A3D" w14:textId="0336B1C4" w:rsidR="00AF475B" w:rsidRDefault="00AF475B" w:rsidP="00367551">
      <w:pPr>
        <w:pStyle w:val="Legenda"/>
      </w:pPr>
      <w:bookmarkStart w:id="57" w:name="_Ref191479803"/>
      <w:r>
        <w:t xml:space="preserve">Tabela </w:t>
      </w:r>
      <w:r>
        <w:fldChar w:fldCharType="begin"/>
      </w:r>
      <w:r>
        <w:instrText xml:space="preserve"> SEQ Tabela \* ARABIC </w:instrText>
      </w:r>
      <w:r>
        <w:fldChar w:fldCharType="separate"/>
      </w:r>
      <w:ins w:id="58" w:author="Marco Aurélio Barbiero" w:date="2025-02-28T15:35:00Z" w16du:dateUtc="2025-02-28T18:35:00Z">
        <w:r w:rsidR="00E8487E">
          <w:rPr>
            <w:noProof/>
          </w:rPr>
          <w:t>3</w:t>
        </w:r>
      </w:ins>
      <w:del w:id="59" w:author="Marco Aurélio Barbiero" w:date="2025-02-28T15:35:00Z" w16du:dateUtc="2025-02-28T18:35:00Z">
        <w:r w:rsidDel="00E8487E">
          <w:rPr>
            <w:noProof/>
          </w:rPr>
          <w:delText>2</w:delText>
        </w:r>
      </w:del>
      <w:r>
        <w:rPr>
          <w:noProof/>
        </w:rPr>
        <w:fldChar w:fldCharType="end"/>
      </w:r>
      <w:bookmarkEnd w:id="57"/>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lastRenderedPageBreak/>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ordagem multifinalitária,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60"/>
      <w:commentRangeStart w:id="61"/>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60"/>
      <w:r>
        <w:rPr>
          <w:rStyle w:val="Refdecomentrio"/>
        </w:rPr>
        <w:commentReference w:id="60"/>
      </w:r>
      <w:commentRangeEnd w:id="61"/>
      <w:r w:rsidR="002C6DD5">
        <w:rPr>
          <w:rStyle w:val="Refdecomentrio"/>
        </w:rPr>
        <w:commentReference w:id="61"/>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r w:rsidR="00B22C90" w:rsidRPr="00B22C90">
        <w:rPr>
          <w:i/>
          <w:iCs/>
          <w:lang w:eastAsia="pt-BR"/>
        </w:rPr>
        <w:t>Object Modeling Technique for Geographic Applications</w:t>
      </w:r>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819D2CF" w:rsidR="00603026" w:rsidRDefault="00603026" w:rsidP="00367551">
      <w:pPr>
        <w:pStyle w:val="Legenda"/>
      </w:pPr>
      <w:bookmarkStart w:id="62" w:name="_Ref191478284"/>
      <w:r>
        <w:lastRenderedPageBreak/>
        <w:t xml:space="preserve">Figura </w:t>
      </w:r>
      <w:r>
        <w:fldChar w:fldCharType="begin"/>
      </w:r>
      <w:r>
        <w:instrText xml:space="preserve"> SEQ Figura \* ARABIC </w:instrText>
      </w:r>
      <w:r>
        <w:fldChar w:fldCharType="separate"/>
      </w:r>
      <w:r>
        <w:rPr>
          <w:noProof/>
        </w:rPr>
        <w:t>7</w:t>
      </w:r>
      <w:r>
        <w:rPr>
          <w:noProof/>
        </w:rPr>
        <w:fldChar w:fldCharType="end"/>
      </w:r>
      <w:bookmarkEnd w:id="62"/>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6865A91D" w:rsidR="00603026" w:rsidRDefault="00603026" w:rsidP="00603026">
            <w:pPr>
              <w:ind w:firstLine="0"/>
              <w:jc w:val="center"/>
              <w:rPr>
                <w:lang w:eastAsia="pt-BR"/>
              </w:rPr>
            </w:pPr>
            <w:r w:rsidRPr="00603026">
              <w:rPr>
                <w:noProof/>
                <w:lang w:eastAsia="pt-BR"/>
              </w:rPr>
              <w:drawing>
                <wp:inline distT="0" distB="0" distL="0" distR="0" wp14:anchorId="1F15ADEE" wp14:editId="03F617BF">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3BE82D13" w:rsidR="00F734C8" w:rsidRDefault="00F734C8" w:rsidP="00367551">
      <w:pPr>
        <w:pStyle w:val="Legenda"/>
      </w:pPr>
      <w:bookmarkStart w:id="63" w:name="_Ref191477230"/>
      <w:r>
        <w:t xml:space="preserve">Figura </w:t>
      </w:r>
      <w:r w:rsidR="00603026">
        <w:fldChar w:fldCharType="begin"/>
      </w:r>
      <w:r w:rsidR="00603026">
        <w:instrText xml:space="preserve"> SEQ Figura \* ARABIC </w:instrText>
      </w:r>
      <w:r w:rsidR="00603026">
        <w:fldChar w:fldCharType="separate"/>
      </w:r>
      <w:r w:rsidR="00603026">
        <w:rPr>
          <w:noProof/>
        </w:rPr>
        <w:t>8</w:t>
      </w:r>
      <w:r w:rsidR="00603026">
        <w:rPr>
          <w:noProof/>
        </w:rPr>
        <w:fldChar w:fldCharType="end"/>
      </w:r>
      <w:bookmarkEnd w:id="63"/>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E2DCEC8" w:rsidR="00A0431C" w:rsidRDefault="00212F4A" w:rsidP="00A0431C">
            <w:pPr>
              <w:ind w:firstLine="0"/>
              <w:rPr>
                <w:lang w:eastAsia="pt-BR"/>
              </w:rPr>
            </w:pPr>
            <w:r w:rsidRPr="00212F4A">
              <w:rPr>
                <w:noProof/>
                <w:lang w:eastAsia="pt-BR"/>
              </w:rPr>
              <w:drawing>
                <wp:inline distT="0" distB="0" distL="0" distR="0" wp14:anchorId="0E628BE0" wp14:editId="759CD335">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r w:rsidR="000B458E" w:rsidRPr="000B458E">
        <w:rPr>
          <w:lang w:eastAsia="pt-BR"/>
        </w:rPr>
        <w:t>InscriçãoCadastral</w:t>
      </w:r>
      <w:r w:rsidR="000B458E">
        <w:rPr>
          <w:lang w:eastAsia="pt-BR"/>
        </w:rPr>
        <w:t>”</w:t>
      </w:r>
      <w:r w:rsidR="000B458E" w:rsidRPr="000B458E">
        <w:rPr>
          <w:lang w:eastAsia="pt-BR"/>
        </w:rPr>
        <w:t xml:space="preserve">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078A0CD5" w14:textId="32EA2D8A" w:rsidR="00F734C8" w:rsidRDefault="00F734C8" w:rsidP="00367551">
      <w:pPr>
        <w:pStyle w:val="Legenda"/>
      </w:pPr>
      <w:bookmarkStart w:id="64" w:name="_Ref191478455"/>
      <w:r>
        <w:lastRenderedPageBreak/>
        <w:t xml:space="preserve">Figura </w:t>
      </w:r>
      <w:r w:rsidR="00603026">
        <w:fldChar w:fldCharType="begin"/>
      </w:r>
      <w:r w:rsidR="00603026">
        <w:instrText xml:space="preserve"> SEQ Figura \* ARABIC </w:instrText>
      </w:r>
      <w:r w:rsidR="00603026">
        <w:fldChar w:fldCharType="separate"/>
      </w:r>
      <w:r w:rsidR="00603026">
        <w:rPr>
          <w:noProof/>
        </w:rPr>
        <w:t>9</w:t>
      </w:r>
      <w:r w:rsidR="00603026">
        <w:rPr>
          <w:noProof/>
        </w:rPr>
        <w:fldChar w:fldCharType="end"/>
      </w:r>
      <w:bookmarkEnd w:id="64"/>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325CCD76" w:rsidR="00A0431C" w:rsidRDefault="00EC70E6" w:rsidP="00AF175A">
            <w:pPr>
              <w:ind w:firstLine="0"/>
              <w:rPr>
                <w:lang w:eastAsia="pt-BR"/>
              </w:rPr>
            </w:pPr>
            <w:r w:rsidRPr="00EC70E6">
              <w:rPr>
                <w:noProof/>
                <w:lang w:eastAsia="pt-BR"/>
              </w:rPr>
              <w:drawing>
                <wp:inline distT="0" distB="0" distL="0" distR="0" wp14:anchorId="2D42E529" wp14:editId="7A5E1FB2">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65" w:name="_Toc191669457"/>
      <w:r>
        <w:t xml:space="preserve">Presença do CIATA nos </w:t>
      </w:r>
      <w:r w:rsidRPr="000B458E">
        <w:t>cadastros</w:t>
      </w:r>
      <w:r>
        <w:t xml:space="preserve"> imobiliários</w:t>
      </w:r>
      <w:bookmarkEnd w:id="65"/>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r w:rsidR="00AC07DD" w:rsidRPr="00BD4B02">
        <w:rPr>
          <w:i/>
        </w:rPr>
        <w:t>CadUrb</w:t>
      </w:r>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r w:rsidR="00D365A3" w:rsidRPr="00BD4B02">
        <w:rPr>
          <w:i/>
        </w:rPr>
        <w:t>Custon Search</w:t>
      </w:r>
      <w:r>
        <w:t>.</w:t>
      </w:r>
    </w:p>
    <w:p w14:paraId="7870232D" w14:textId="35658906" w:rsidR="00C31571" w:rsidRDefault="00C31571" w:rsidP="00C31571">
      <w:r>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58C9DCD0" w:rsidR="00F117C6" w:rsidRDefault="001F0707" w:rsidP="00367551">
      <w:pPr>
        <w:pStyle w:val="Legenda"/>
      </w:pPr>
      <w:r>
        <w:t xml:space="preserve">Tabela </w:t>
      </w:r>
      <w:r w:rsidR="00252158">
        <w:fldChar w:fldCharType="begin"/>
      </w:r>
      <w:r w:rsidR="00252158">
        <w:instrText xml:space="preserve"> SEQ Tabela \* ARABIC </w:instrText>
      </w:r>
      <w:r w:rsidR="00252158">
        <w:fldChar w:fldCharType="separate"/>
      </w:r>
      <w:r w:rsidR="00442B37">
        <w:rPr>
          <w:noProof/>
        </w:rPr>
        <w:t>4</w:t>
      </w:r>
      <w:r w:rsidR="00252158">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om Geo</w:t>
            </w:r>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adUrb</w:t>
            </w:r>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66" w:name="_Toc183090308"/>
      <w:bookmarkStart w:id="67" w:name="_Toc191669458"/>
      <w:r w:rsidRPr="00B322C5">
        <w:rPr>
          <w:lang w:eastAsia="pt-BR"/>
        </w:rPr>
        <w:t>CIATA e imageamento</w:t>
      </w:r>
      <w:bookmarkEnd w:id="66"/>
      <w:bookmarkEnd w:id="67"/>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lastRenderedPageBreak/>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68" w:name="_Ref191278478"/>
      <w:bookmarkStart w:id="69" w:name="_Ref191278485"/>
      <w:bookmarkStart w:id="70" w:name="_Toc191669459"/>
      <w:r>
        <w:rPr>
          <w:lang w:eastAsia="pt-BR"/>
        </w:rPr>
        <w:t xml:space="preserve">CIATA </w:t>
      </w:r>
      <w:r w:rsidR="002B5096">
        <w:rPr>
          <w:lang w:eastAsia="pt-BR"/>
        </w:rPr>
        <w:t>e a Lei Geral de Proteção de Dados</w:t>
      </w:r>
      <w:r>
        <w:rPr>
          <w:lang w:eastAsia="pt-BR"/>
        </w:rPr>
        <w:t xml:space="preserve"> (LGPD)</w:t>
      </w:r>
      <w:bookmarkEnd w:id="68"/>
      <w:bookmarkEnd w:id="69"/>
      <w:bookmarkEnd w:id="70"/>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xml:space="preserve">, por exemplo, prevê a possibilidade de o ente tributante exigir que os contribuintes prestem as informações patrimoniais, fiscais e contábeis necessárias ao cumprimento das normas tributárias. Além dos </w:t>
      </w:r>
      <w:r>
        <w:rPr>
          <w:lang w:eastAsia="pt-BR"/>
        </w:rPr>
        <w:lastRenderedPageBreak/>
        <w:t>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0A2F7BC1" w14:textId="45495100" w:rsidR="00040805" w:rsidRPr="009F78DA" w:rsidRDefault="00040805" w:rsidP="00EF6908">
      <w:pPr>
        <w:pStyle w:val="Ttulo2"/>
        <w:rPr>
          <w:u w:val="single"/>
        </w:rPr>
      </w:pPr>
      <w:r w:rsidRPr="00040805">
        <w:rPr>
          <w:lang w:eastAsia="pt-BR"/>
        </w:rPr>
        <w:t xml:space="preserve">CNEFE </w:t>
      </w:r>
      <w:r>
        <w:rPr>
          <w:lang w:eastAsia="pt-BR"/>
        </w:rPr>
        <w:t xml:space="preserve">- </w:t>
      </w:r>
      <w:r w:rsidRPr="004500A5">
        <w:t>Cadastro Nacional de Endereços para Fins Estatísticos</w:t>
      </w:r>
      <w:r>
        <w:t xml:space="preserve"> </w:t>
      </w:r>
    </w:p>
    <w:p w14:paraId="480D2397" w14:textId="77777777" w:rsidR="000C2D2D" w:rsidRDefault="000C2D2D" w:rsidP="000C2D2D">
      <w:pPr>
        <w:rPr>
          <w:lang w:eastAsia="pt-BR"/>
        </w:rPr>
      </w:pPr>
      <w:r>
        <w:rPr>
          <w:lang w:eastAsia="pt-BR"/>
        </w:rPr>
        <w:t>O Cadastro Nacional de Endereços para Fins Estatísticos - CNEFE é uma base de dados de abrangência nacional criada em 2005. Esse cadastro contempla endereços georreferenciados de domicílios e estabelecimentos de todo o país.</w:t>
      </w:r>
    </w:p>
    <w:p w14:paraId="3B1B2E53" w14:textId="77777777" w:rsidR="000C2D2D" w:rsidRDefault="000C2D2D" w:rsidP="000C2D2D">
      <w:pPr>
        <w:rPr>
          <w:lang w:eastAsia="pt-BR"/>
        </w:rPr>
      </w:pPr>
      <w:r>
        <w:rPr>
          <w:lang w:eastAsia="pt-BR"/>
        </w:rPr>
        <w:lastRenderedPageBreak/>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1CCCF128" w14:textId="77777777" w:rsidR="000C2D2D" w:rsidRDefault="000C2D2D" w:rsidP="000C2D2D">
      <w:pPr>
        <w:rPr>
          <w:lang w:eastAsia="pt-BR"/>
        </w:rPr>
      </w:pPr>
    </w:p>
    <w:p w14:paraId="7D4C5E8C" w14:textId="77777777" w:rsidR="000C2D2D" w:rsidRDefault="000C2D2D" w:rsidP="000C2D2D">
      <w:pPr>
        <w:rPr>
          <w:lang w:eastAsia="pt-BR"/>
        </w:rPr>
      </w:pPr>
      <w:r>
        <w:rPr>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75D42AF3" w14:textId="77777777" w:rsidR="000C2D2D" w:rsidRDefault="000C2D2D" w:rsidP="000C2D2D">
      <w:pPr>
        <w:rPr>
          <w:lang w:eastAsia="pt-BR"/>
        </w:rPr>
      </w:pPr>
    </w:p>
    <w:p w14:paraId="581CE37F" w14:textId="6780A37C" w:rsidR="00040805" w:rsidRDefault="000C2D2D" w:rsidP="000C2D2D">
      <w:pPr>
        <w:rPr>
          <w:lang w:eastAsia="pt-BR"/>
        </w:rPr>
      </w:pPr>
      <w:r>
        <w:rPr>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p>
    <w:p w14:paraId="7F6167DD" w14:textId="6BED2FDA" w:rsidR="000C2D2D" w:rsidRDefault="000C2D2D" w:rsidP="000C2D2D">
      <w:pPr>
        <w:rPr>
          <w:lang w:eastAsia="pt-BR"/>
        </w:rPr>
      </w:pPr>
      <w:r>
        <w:rPr>
          <w:lang w:eastAsia="pt-BR"/>
        </w:rPr>
        <w:t>Os dados são disponibilizados nos formatos</w:t>
      </w:r>
    </w:p>
    <w:p w14:paraId="7830DD5B" w14:textId="35230D2C" w:rsidR="001E24F2" w:rsidRPr="001E24F2" w:rsidRDefault="001E24F2" w:rsidP="000B085C">
      <w:pPr>
        <w:pStyle w:val="Ttulo2"/>
        <w:rPr>
          <w:rFonts w:eastAsia="Times New Roman"/>
          <w:lang w:eastAsia="pt-BR"/>
        </w:rPr>
      </w:pPr>
      <w:bookmarkStart w:id="71" w:name="_Toc191669460"/>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71"/>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SGBDs de uma forma única: uma sequên</w:t>
      </w:r>
      <w:r w:rsidRPr="001E24F2">
        <w:rPr>
          <w:lang w:eastAsia="pt-BR"/>
        </w:rPr>
        <w:t>cia de 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GeoJSON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72" w:name="_Toc191669461"/>
      <w:r w:rsidRPr="007C7115">
        <w:lastRenderedPageBreak/>
        <w:t>Sistemas de Informação Geográfica (SIG).</w:t>
      </w:r>
      <w:bookmarkEnd w:id="72"/>
      <w:r w:rsidRPr="007C7115">
        <w:t xml:space="preserve"> </w:t>
      </w:r>
      <w:r w:rsidR="00FC7968">
        <w:tab/>
      </w:r>
    </w:p>
    <w:p w14:paraId="6BD04A37" w14:textId="77777777" w:rsidR="002E2CD6" w:rsidRPr="007C7115" w:rsidRDefault="002E2CD6" w:rsidP="000B085C">
      <w:pPr>
        <w:pStyle w:val="Ttulo2"/>
      </w:pPr>
      <w:bookmarkStart w:id="73" w:name="_Toc191669462"/>
      <w:r w:rsidRPr="007C7115">
        <w:t>Cadastro Imobiliário e Georreferenciamento.</w:t>
      </w:r>
      <w:bookmarkEnd w:id="73"/>
      <w:r w:rsidRPr="007C7115">
        <w:t xml:space="preserve"> </w:t>
      </w:r>
    </w:p>
    <w:p w14:paraId="10A4BE9C" w14:textId="79111357" w:rsidR="001D772A" w:rsidRPr="007C7115" w:rsidRDefault="00406037" w:rsidP="000B085C">
      <w:pPr>
        <w:pStyle w:val="Ttulo1"/>
      </w:pPr>
      <w:bookmarkStart w:id="74" w:name="_Toc191669463"/>
      <w:r>
        <w:t>M</w:t>
      </w:r>
      <w:r w:rsidR="001D772A" w:rsidRPr="007C7115">
        <w:t>etodologia</w:t>
      </w:r>
      <w:r w:rsidR="005E6C0C">
        <w:t xml:space="preserve"> da pesquisa</w:t>
      </w:r>
      <w:bookmarkEnd w:id="74"/>
    </w:p>
    <w:p w14:paraId="2B0DFEDA" w14:textId="14A9C911" w:rsidR="000C3264" w:rsidRDefault="000C3264" w:rsidP="000B085C">
      <w:pPr>
        <w:pStyle w:val="Ttulo2"/>
      </w:pPr>
      <w:bookmarkStart w:id="75" w:name="_Toc191669464"/>
      <w:r>
        <w:t>Etapas</w:t>
      </w:r>
      <w:bookmarkEnd w:id="75"/>
      <w:r w:rsidR="00AE7CE0" w:rsidRPr="00AE7CE0">
        <w:t xml:space="preserve"> </w:t>
      </w:r>
    </w:p>
    <w:p w14:paraId="07F0D598" w14:textId="7921ACA7" w:rsidR="00AE7CE0" w:rsidRDefault="004705B8" w:rsidP="000B458E">
      <w:pPr>
        <w:pStyle w:val="Ttulo3"/>
      </w:pPr>
      <w:bookmarkStart w:id="76" w:name="_Toc191669465"/>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bookmarkEnd w:id="76"/>
      <w:r w:rsidR="00AE7CE0" w:rsidRPr="007C7115">
        <w:t xml:space="preserve"> </w:t>
      </w:r>
    </w:p>
    <w:p w14:paraId="56BF484A" w14:textId="77777777" w:rsidR="00A0431C" w:rsidRDefault="00A0431C" w:rsidP="00A0431C">
      <w:r>
        <w:t xml:space="preserve">Atualmente os aplicativos de cadastro costumam utilizar uma estrutura de dados composta por várias classes ou tabelas. Para este trabalho, no entanto, a estrutura ideal para importação é uma única tabela contendo apenas os dados necessários à criação dos objetos geométricos, conforme o esquema da </w:t>
      </w:r>
      <w:r>
        <w:fldChar w:fldCharType="begin"/>
      </w:r>
      <w:r>
        <w:instrText xml:space="preserve"> REF _Ref191279887 \h </w:instrText>
      </w:r>
      <w:r>
        <w:fldChar w:fldCharType="separate"/>
      </w:r>
      <w:r>
        <w:t xml:space="preserve">Tabela </w:t>
      </w:r>
      <w:r>
        <w:rPr>
          <w:noProof/>
        </w:rPr>
        <w:t>4</w:t>
      </w:r>
      <w:r>
        <w:fldChar w:fldCharType="end"/>
      </w:r>
      <w:r>
        <w:t>.</w:t>
      </w:r>
    </w:p>
    <w:p w14:paraId="6028D2BC" w14:textId="596C468C"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8"/>
      </w:r>
      <w:r w:rsidR="00496560">
        <w:t xml:space="preserve">. </w:t>
      </w:r>
      <w:r w:rsidR="008826C5">
        <w:t>Para importação em um banco de dados a preferência é por arquivos CSV</w:t>
      </w:r>
      <w:r w:rsidR="004D09B3">
        <w:t>.</w:t>
      </w:r>
    </w:p>
    <w:p w14:paraId="611A2F70" w14:textId="7E0B3742" w:rsidR="00252158" w:rsidRDefault="00252158" w:rsidP="00367551">
      <w:pPr>
        <w:pStyle w:val="Legenda"/>
      </w:pPr>
      <w:bookmarkStart w:id="77" w:name="_Ref191279887"/>
      <w:r>
        <w:t xml:space="preserve">Tabela </w:t>
      </w:r>
      <w:r>
        <w:fldChar w:fldCharType="begin"/>
      </w:r>
      <w:r>
        <w:instrText xml:space="preserve"> SEQ Tabela \* ARABIC </w:instrText>
      </w:r>
      <w:r>
        <w:fldChar w:fldCharType="separate"/>
      </w:r>
      <w:r w:rsidR="002D6A21">
        <w:rPr>
          <w:noProof/>
        </w:rPr>
        <w:t>5</w:t>
      </w:r>
      <w:r>
        <w:rPr>
          <w:noProof/>
        </w:rPr>
        <w:fldChar w:fldCharType="end"/>
      </w:r>
      <w:bookmarkEnd w:id="77"/>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363BF">
      <w:pPr>
        <w:pStyle w:val="PargrafodaLista"/>
        <w:ind w:left="1571" w:firstLine="0"/>
      </w:pPr>
    </w:p>
    <w:p w14:paraId="1628CA7A" w14:textId="050B3A55" w:rsidR="003809CD" w:rsidRPr="007C7115" w:rsidRDefault="00A05F79" w:rsidP="007363BF">
      <w:pPr>
        <w:pStyle w:val="Ttulo3"/>
      </w:pPr>
      <w:bookmarkStart w:id="78" w:name="_Toc191669466"/>
      <w:r>
        <w:t xml:space="preserve">Definir e povoar um banco de dados relacional </w:t>
      </w:r>
      <w:r w:rsidR="00591CEC">
        <w:t>com os dados dos imóveis</w:t>
      </w:r>
      <w:bookmarkEnd w:id="78"/>
    </w:p>
    <w:p w14:paraId="3D3ECF8E" w14:textId="1BE09876" w:rsidR="00AE7CE0" w:rsidRDefault="00591CEC" w:rsidP="007363BF">
      <w:pPr>
        <w:pStyle w:val="Ttulo3"/>
      </w:pPr>
      <w:bookmarkStart w:id="79" w:name="_Toc191669467"/>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Retangópolis)</w:t>
      </w:r>
      <w:r w:rsidR="00770B33">
        <w:t>.</w:t>
      </w:r>
      <w:bookmarkEnd w:id="79"/>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r w:rsidR="00E715E4">
        <w:t>Retangópolis).</w:t>
      </w:r>
    </w:p>
    <w:p w14:paraId="2DAD624A" w14:textId="237213E5" w:rsidR="00AE7CE0" w:rsidRPr="007C7115" w:rsidRDefault="00770B33" w:rsidP="00710CEE">
      <w:pPr>
        <w:pStyle w:val="PargrafodaLista"/>
        <w:numPr>
          <w:ilvl w:val="0"/>
          <w:numId w:val="6"/>
        </w:numPr>
      </w:pPr>
      <w:r>
        <w:lastRenderedPageBreak/>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80" w:name="_Toc191669468"/>
      <w:r>
        <w:t>cronograma</w:t>
      </w:r>
      <w:bookmarkEnd w:id="80"/>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50D222FE" w14:textId="198E5B95" w:rsidR="00306949"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81" w:name="_Toc191669469"/>
      <w:r w:rsidRPr="007C7115">
        <w:t xml:space="preserve">Desenvolvimento do </w:t>
      </w:r>
      <w:r w:rsidRPr="000B085C">
        <w:t>Protótipo</w:t>
      </w:r>
      <w:r w:rsidRPr="007C7115">
        <w:t>:</w:t>
      </w:r>
      <w:bookmarkEnd w:id="81"/>
      <w:r w:rsidRPr="007C7115">
        <w:t xml:space="preserve"> </w:t>
      </w:r>
    </w:p>
    <w:p w14:paraId="5C693511" w14:textId="7BC32545" w:rsidR="00CF388B" w:rsidRPr="00CF388B" w:rsidRDefault="00277ADC" w:rsidP="00CF388B">
      <w:pPr>
        <w:rPr>
          <w:rFonts w:eastAsiaTheme="majorEastAsia" w:cstheme="majorBidi"/>
          <w:caps/>
          <w:szCs w:val="26"/>
        </w:rPr>
      </w:pPr>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bookmarkStart w:id="82" w:name="_Toc191669470"/>
      <w:r w:rsidRPr="007C7115">
        <w:t>Arquitetura do sistema.</w:t>
      </w:r>
      <w:bookmarkEnd w:id="82"/>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Visualização com Leaflet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83" w:name="_Toc191669471"/>
      <w:r w:rsidRPr="007C7115">
        <w:t>Implementação do Banco de Dados Textual.</w:t>
      </w:r>
      <w:bookmarkEnd w:id="83"/>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84" w:name="_Toc191669472"/>
      <w:r w:rsidRPr="007C7115">
        <w:lastRenderedPageBreak/>
        <w:t>Desenvolvimento da Interface de usuário.</w:t>
      </w:r>
      <w:bookmarkEnd w:id="84"/>
    </w:p>
    <w:p w14:paraId="2060BE4A" w14:textId="44413264" w:rsidR="004B79CA" w:rsidRPr="004B79CA" w:rsidRDefault="00183ED8" w:rsidP="004B79CA">
      <w:r>
        <w:t>A interface será desenvolvida em Javascript e Leaflet</w:t>
      </w:r>
    </w:p>
    <w:p w14:paraId="2BBC4009" w14:textId="633C9F71" w:rsidR="001D772A" w:rsidRDefault="001D772A" w:rsidP="000B085C">
      <w:pPr>
        <w:pStyle w:val="Ttulo2"/>
      </w:pPr>
      <w:bookmarkStart w:id="85" w:name="_Toc191669473"/>
      <w:r w:rsidRPr="007C7115">
        <w:t>Integração com sistemas de georreferenc</w:t>
      </w:r>
      <w:r w:rsidR="00B51B86">
        <w:t>I</w:t>
      </w:r>
      <w:r w:rsidRPr="007C7115">
        <w:t>amento.</w:t>
      </w:r>
      <w:bookmarkEnd w:id="85"/>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86" w:name="_Toc191669474"/>
      <w:r w:rsidRPr="007C7115">
        <w:t>Resultados e Discussão:</w:t>
      </w:r>
      <w:bookmarkEnd w:id="86"/>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4E6C61F2" w14:textId="77777777" w:rsidR="00184C1F" w:rsidRPr="007C7115" w:rsidRDefault="00184C1F" w:rsidP="00710CEE">
      <w:pPr>
        <w:numPr>
          <w:ilvl w:val="1"/>
          <w:numId w:val="5"/>
        </w:numPr>
        <w:rPr>
          <w:rFonts w:cs="Arial"/>
          <w:szCs w:val="24"/>
        </w:rPr>
      </w:pPr>
    </w:p>
    <w:p w14:paraId="22C2B700" w14:textId="77777777" w:rsidR="001D772A" w:rsidRDefault="001D772A" w:rsidP="000B085C">
      <w:pPr>
        <w:pStyle w:val="Ttulo1"/>
      </w:pPr>
      <w:bookmarkStart w:id="87" w:name="_Toc191669475"/>
      <w:r>
        <w:t>bibliografia</w:t>
      </w:r>
      <w:bookmarkEnd w:id="87"/>
    </w:p>
    <w:p w14:paraId="0795F057" w14:textId="77777777" w:rsidR="00395130" w:rsidRPr="00395130" w:rsidRDefault="001D772A" w:rsidP="00395130">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395130" w:rsidRPr="00395130">
        <w:rPr>
          <w:rFonts w:cs="Arial"/>
        </w:rPr>
        <w:t xml:space="preserve">AMORIM, A. Cadastro e gestão territorial: uma visão luso-brasileira para a implementação de sistemas de informação cadastral nos municípios. </w:t>
      </w:r>
      <w:r w:rsidR="00395130" w:rsidRPr="00395130">
        <w:rPr>
          <w:rFonts w:cs="Arial"/>
          <w:lang w:val="en-US"/>
        </w:rPr>
        <w:t>[</w:t>
      </w:r>
      <w:r w:rsidR="00395130" w:rsidRPr="00395130">
        <w:rPr>
          <w:rFonts w:cs="Arial"/>
          <w:i/>
          <w:iCs/>
          <w:lang w:val="en-US"/>
        </w:rPr>
        <w:t>S. l.</w:t>
      </w:r>
      <w:r w:rsidR="00395130" w:rsidRPr="00395130">
        <w:rPr>
          <w:rFonts w:cs="Arial"/>
          <w:lang w:val="en-US"/>
        </w:rPr>
        <w:t xml:space="preserve">]: Editora UNESP Digital, 2018. </w:t>
      </w:r>
    </w:p>
    <w:p w14:paraId="1E31FDCB" w14:textId="77777777" w:rsidR="00395130" w:rsidRPr="00395130" w:rsidRDefault="00395130" w:rsidP="00395130">
      <w:pPr>
        <w:pStyle w:val="Bibliografia"/>
        <w:rPr>
          <w:rFonts w:cs="Arial"/>
          <w:lang w:val="en-US"/>
        </w:rPr>
      </w:pPr>
      <w:r w:rsidRPr="00395130">
        <w:rPr>
          <w:rFonts w:cs="Arial"/>
          <w:lang w:val="en-US"/>
        </w:rPr>
        <w:t xml:space="preserve">CERUZZI, P. E. A history of modern computing. 2nd eded. London, Eng. ; Cambridge, Mass: MIT Press, 2003. </w:t>
      </w:r>
    </w:p>
    <w:p w14:paraId="7EE21375" w14:textId="77777777" w:rsidR="00395130" w:rsidRPr="00395130" w:rsidRDefault="00395130" w:rsidP="00395130">
      <w:pPr>
        <w:pStyle w:val="Bibliografia"/>
        <w:rPr>
          <w:rFonts w:cs="Arial"/>
        </w:rPr>
      </w:pPr>
      <w:r w:rsidRPr="00395130">
        <w:rPr>
          <w:rFonts w:cs="Arial"/>
        </w:rPr>
        <w:t>CNM. Crise fiscal nos Municípios brasileiros. [</w:t>
      </w:r>
      <w:r w:rsidRPr="00395130">
        <w:rPr>
          <w:rFonts w:cs="Arial"/>
          <w:i/>
          <w:iCs/>
        </w:rPr>
        <w:t>S. l.</w:t>
      </w:r>
      <w:r w:rsidRPr="00395130">
        <w:rPr>
          <w:rFonts w:cs="Arial"/>
        </w:rPr>
        <w:t>]: CNM, 2024. Estudo Técnico. Disponível em: https://cnm.org.br/storage/biblioteca/2024/Estudos_tecnicos/202405_ET_CrisenosMunicipios_2023.pdf. Acesso em: 28 fev. 2025.</w:t>
      </w:r>
    </w:p>
    <w:p w14:paraId="421170FB" w14:textId="77777777" w:rsidR="00395130" w:rsidRPr="00395130" w:rsidRDefault="00395130" w:rsidP="00395130">
      <w:pPr>
        <w:pStyle w:val="Bibliografia"/>
        <w:rPr>
          <w:rFonts w:cs="Arial"/>
        </w:rPr>
      </w:pPr>
      <w:r w:rsidRPr="00395130">
        <w:rPr>
          <w:rFonts w:cs="Arial"/>
        </w:rPr>
        <w:t xml:space="preserve">CTN - LEI 5.172/1966. 25 out. 1966. Disponível em: https://www.camara.leg.br/proposicoesWeb/prop_mostrarintegra?codteor=290270. </w:t>
      </w:r>
    </w:p>
    <w:p w14:paraId="3228223A" w14:textId="77777777" w:rsidR="00395130" w:rsidRPr="00395130" w:rsidRDefault="00395130" w:rsidP="00395130">
      <w:pPr>
        <w:pStyle w:val="Bibliografia"/>
        <w:rPr>
          <w:rFonts w:cs="Arial"/>
          <w:lang w:val="en-US"/>
        </w:rPr>
      </w:pPr>
      <w:r w:rsidRPr="00395130">
        <w:rPr>
          <w:rFonts w:cs="Arial"/>
        </w:rPr>
        <w:t xml:space="preserve">CUNHA, E. </w:t>
      </w:r>
      <w:r w:rsidRPr="00395130">
        <w:rPr>
          <w:rFonts w:cs="Arial"/>
          <w:i/>
          <w:iCs/>
        </w:rPr>
        <w:t>et al.</w:t>
      </w:r>
      <w:r w:rsidRPr="00395130">
        <w:rPr>
          <w:rFonts w:cs="Arial"/>
        </w:rPr>
        <w:t xml:space="preserve"> O cadastro urbano no Brasil: histórico e evolução. </w:t>
      </w:r>
      <w:r w:rsidRPr="00395130">
        <w:rPr>
          <w:rFonts w:cs="Arial"/>
          <w:lang w:val="en-US"/>
        </w:rPr>
        <w:t>GOT - Journal of Geography and Spatial Planning, [</w:t>
      </w:r>
      <w:r w:rsidRPr="00395130">
        <w:rPr>
          <w:rFonts w:cs="Arial"/>
          <w:i/>
          <w:iCs/>
          <w:lang w:val="en-US"/>
        </w:rPr>
        <w:t>s. l.</w:t>
      </w:r>
      <w:r w:rsidRPr="00395130">
        <w:rPr>
          <w:rFonts w:cs="Arial"/>
          <w:lang w:val="en-US"/>
        </w:rPr>
        <w:t xml:space="preserve">], n. 17, p. 55–74, 2019. </w:t>
      </w:r>
    </w:p>
    <w:p w14:paraId="48B5EB21" w14:textId="77777777" w:rsidR="00395130" w:rsidRPr="00395130" w:rsidRDefault="00395130" w:rsidP="00395130">
      <w:pPr>
        <w:pStyle w:val="Bibliografia"/>
        <w:rPr>
          <w:rFonts w:cs="Arial"/>
        </w:rPr>
      </w:pPr>
      <w:r w:rsidRPr="00395130">
        <w:rPr>
          <w:rFonts w:cs="Arial"/>
        </w:rPr>
        <w:t xml:space="preserve">DATE, C. J. Introdução a sistemas de bancos de dados. 8. eded. Rio de Janeiro: Campus, 2004. </w:t>
      </w:r>
    </w:p>
    <w:p w14:paraId="060A2596" w14:textId="77777777" w:rsidR="00395130" w:rsidRPr="00395130" w:rsidRDefault="00395130" w:rsidP="00395130">
      <w:pPr>
        <w:pStyle w:val="Bibliografia"/>
        <w:rPr>
          <w:rFonts w:cs="Arial"/>
          <w:lang w:val="en-US"/>
        </w:rPr>
      </w:pPr>
      <w:r w:rsidRPr="00395130">
        <w:rPr>
          <w:rFonts w:cs="Arial"/>
          <w:lang w:val="en-US"/>
        </w:rPr>
        <w:t>ENEMARK, S.; MCLAREN, R.; LEMMEN, C. Fit-for-Purpose Land Administration—Providing Secure Land Rights at Scale. Land, [</w:t>
      </w:r>
      <w:r w:rsidRPr="00395130">
        <w:rPr>
          <w:rFonts w:cs="Arial"/>
          <w:i/>
          <w:iCs/>
          <w:lang w:val="en-US"/>
        </w:rPr>
        <w:t>s. l.</w:t>
      </w:r>
      <w:r w:rsidRPr="00395130">
        <w:rPr>
          <w:rFonts w:cs="Arial"/>
          <w:lang w:val="en-US"/>
        </w:rPr>
        <w:t xml:space="preserve">], v. 10, n. 9, p. 972, 2021. </w:t>
      </w:r>
    </w:p>
    <w:p w14:paraId="4E50A1BD" w14:textId="77777777" w:rsidR="00395130" w:rsidRPr="00395130" w:rsidRDefault="00395130" w:rsidP="00395130">
      <w:pPr>
        <w:pStyle w:val="Bibliografia"/>
        <w:rPr>
          <w:rFonts w:cs="Arial"/>
          <w:lang w:val="en-US"/>
        </w:rPr>
      </w:pPr>
      <w:r w:rsidRPr="00395130">
        <w:rPr>
          <w:rFonts w:cs="Arial"/>
          <w:lang w:val="en-US"/>
        </w:rPr>
        <w:t xml:space="preserve">RATIONAL SOFTWARE ARCHITECT STANDARD EDITION 7.5.5. </w:t>
      </w:r>
      <w:r w:rsidRPr="00395130">
        <w:rPr>
          <w:rFonts w:cs="Arial"/>
        </w:rPr>
        <w:t>[</w:t>
      </w:r>
      <w:r w:rsidRPr="00395130">
        <w:rPr>
          <w:rFonts w:cs="Arial"/>
          <w:i/>
          <w:iCs/>
        </w:rPr>
        <w:t>S. l.</w:t>
      </w:r>
      <w:r w:rsidRPr="00395130">
        <w:rPr>
          <w:rFonts w:cs="Arial"/>
        </w:rPr>
        <w:t xml:space="preserve">], 2021. Disponível em: https://www.ibm.com/docs/pt-br/rsas/7.5.0?topic=diagrams-relationships-in-class. </w:t>
      </w:r>
      <w:r w:rsidRPr="00395130">
        <w:rPr>
          <w:rFonts w:cs="Arial"/>
          <w:lang w:val="en-US"/>
        </w:rPr>
        <w:t xml:space="preserve">Acesso em: 6 dez. 2024. </w:t>
      </w:r>
    </w:p>
    <w:p w14:paraId="0659BCFC" w14:textId="77777777" w:rsidR="00395130" w:rsidRPr="00395130" w:rsidRDefault="00395130" w:rsidP="00395130">
      <w:pPr>
        <w:pStyle w:val="Bibliografia"/>
        <w:rPr>
          <w:rFonts w:cs="Arial"/>
        </w:rPr>
      </w:pPr>
      <w:r w:rsidRPr="00395130">
        <w:rPr>
          <w:rFonts w:cs="Arial"/>
          <w:lang w:val="en-US"/>
        </w:rPr>
        <w:t xml:space="preserve">ISO 19152:2012(EN), GEOGRAPHIC INFORMATION — LAND ADMINISTRATION DOMAIN MODEL (LADM). </w:t>
      </w:r>
      <w:r w:rsidRPr="00395130">
        <w:rPr>
          <w:rFonts w:cs="Arial"/>
        </w:rPr>
        <w:t>[</w:t>
      </w:r>
      <w:r w:rsidRPr="00395130">
        <w:rPr>
          <w:rFonts w:cs="Arial"/>
          <w:i/>
          <w:iCs/>
        </w:rPr>
        <w:t>S. l.</w:t>
      </w:r>
      <w:r w:rsidRPr="00395130">
        <w:rPr>
          <w:rFonts w:cs="Arial"/>
        </w:rPr>
        <w:t xml:space="preserve">], 2012. Disponível em: https://www.iso.org/obp/ui/en/#iso:std:iso:19152:ed-1:v1:en. Acesso em: 6 dez. 2024. </w:t>
      </w:r>
    </w:p>
    <w:p w14:paraId="3BB3C38C" w14:textId="77777777" w:rsidR="00395130" w:rsidRPr="00395130" w:rsidRDefault="00395130" w:rsidP="00395130">
      <w:pPr>
        <w:pStyle w:val="Bibliografia"/>
        <w:rPr>
          <w:rFonts w:cs="Arial"/>
        </w:rPr>
      </w:pPr>
      <w:r w:rsidRPr="00395130">
        <w:rPr>
          <w:rFonts w:cs="Arial"/>
        </w:rPr>
        <w:lastRenderedPageBreak/>
        <w:t>LGPD - LEI N</w:t>
      </w:r>
      <w:r w:rsidRPr="00395130">
        <w:rPr>
          <w:rFonts w:cs="Arial"/>
          <w:vertAlign w:val="superscript"/>
        </w:rPr>
        <w:t>o</w:t>
      </w:r>
      <w:r w:rsidRPr="00395130">
        <w:rPr>
          <w:rFonts w:cs="Arial"/>
        </w:rPr>
        <w:t xml:space="preserve"> 13.709/2018. Congresso Nacional - Brasil. 14 ago. 2018. Disponível em: https://www2.camara.leg.br/legin/fed/lei/2018/lei-13709-14-agosto-2018-787077-publicacaooriginal-156212-pl.html. </w:t>
      </w:r>
    </w:p>
    <w:p w14:paraId="7A61ADF1" w14:textId="77777777" w:rsidR="00395130" w:rsidRPr="00395130" w:rsidRDefault="00395130" w:rsidP="00395130">
      <w:pPr>
        <w:pStyle w:val="Bibliografia"/>
        <w:rPr>
          <w:rFonts w:cs="Arial"/>
        </w:rPr>
      </w:pPr>
      <w:r w:rsidRPr="00395130">
        <w:rPr>
          <w:rFonts w:cs="Arial"/>
        </w:rPr>
        <w:t>MF-CIATA. Manual do Cadastro Imobiliário - CIATA. [</w:t>
      </w:r>
      <w:r w:rsidRPr="00395130">
        <w:rPr>
          <w:rFonts w:cs="Arial"/>
          <w:i/>
          <w:iCs/>
        </w:rPr>
        <w:t>S. l.: s. n.</w:t>
      </w:r>
      <w:r w:rsidRPr="00395130">
        <w:rPr>
          <w:rFonts w:cs="Arial"/>
        </w:rPr>
        <w:t xml:space="preserve">], 1979. </w:t>
      </w:r>
    </w:p>
    <w:p w14:paraId="105AFFD3" w14:textId="77777777" w:rsidR="00395130" w:rsidRPr="00395130" w:rsidRDefault="00395130" w:rsidP="00395130">
      <w:pPr>
        <w:pStyle w:val="Bibliografia"/>
        <w:rPr>
          <w:rFonts w:cs="Arial"/>
        </w:rPr>
      </w:pPr>
      <w:r w:rsidRPr="00395130">
        <w:rPr>
          <w:rFonts w:cs="Arial"/>
        </w:rPr>
        <w:t>PANCHINIAK, T. Discussão sobre modelos conceituais relacionados ao cadastro territorial: estudo de caso de Joinville. [</w:t>
      </w:r>
      <w:r w:rsidRPr="00395130">
        <w:rPr>
          <w:rFonts w:cs="Arial"/>
          <w:i/>
          <w:iCs/>
        </w:rPr>
        <w:t>S. l.</w:t>
      </w:r>
      <w:r w:rsidRPr="00395130">
        <w:rPr>
          <w:rFonts w:cs="Arial"/>
        </w:rPr>
        <w:t xml:space="preserve">], 2017. Disponível em: https://repositorio.ufsc.br/handle/123456789/189319. Acesso em: 2 dez. 2024. </w:t>
      </w:r>
    </w:p>
    <w:p w14:paraId="0E14EC24" w14:textId="77777777" w:rsidR="00395130" w:rsidRPr="00395130" w:rsidRDefault="00395130" w:rsidP="00395130">
      <w:pPr>
        <w:pStyle w:val="Bibliografia"/>
        <w:rPr>
          <w:rFonts w:cs="Arial"/>
        </w:rPr>
      </w:pPr>
      <w:r w:rsidRPr="00395130">
        <w:rPr>
          <w:rFonts w:cs="Arial"/>
        </w:rPr>
        <w:t>PORTAL NACIONAL DE CONTRATAÇÕES PÚBLICAS - PNCP. [</w:t>
      </w:r>
      <w:r w:rsidRPr="00395130">
        <w:rPr>
          <w:rFonts w:cs="Arial"/>
          <w:i/>
          <w:iCs/>
        </w:rPr>
        <w:t>S. l.</w:t>
      </w:r>
      <w:r w:rsidRPr="00395130">
        <w:rPr>
          <w:rFonts w:cs="Arial"/>
        </w:rPr>
        <w:t xml:space="preserve">], 2025. Disponível em: https://www.gov.br/pncp/pt-br. Acesso em: 21 fev. 2025. </w:t>
      </w:r>
    </w:p>
    <w:p w14:paraId="53B3D42E" w14:textId="77777777" w:rsidR="00395130" w:rsidRPr="00395130" w:rsidRDefault="00395130" w:rsidP="00395130">
      <w:pPr>
        <w:pStyle w:val="Bibliografia"/>
        <w:rPr>
          <w:rFonts w:cs="Arial"/>
        </w:rPr>
      </w:pPr>
      <w:r w:rsidRPr="00395130">
        <w:rPr>
          <w:rFonts w:cs="Arial"/>
        </w:rPr>
        <w:t xml:space="preserve">SILVA, E. da. Cadastro Territorial Multifinalitário aplicado à gestão municipal. Florianópolis, SC: Ufsc, 2023. </w:t>
      </w:r>
    </w:p>
    <w:p w14:paraId="34DFBDE8" w14:textId="77777777" w:rsidR="00395130" w:rsidRPr="00395130" w:rsidRDefault="00395130" w:rsidP="00395130">
      <w:pPr>
        <w:pStyle w:val="Bibliografia"/>
        <w:rPr>
          <w:rFonts w:cs="Arial"/>
        </w:rPr>
      </w:pPr>
      <w:r w:rsidRPr="00395130">
        <w:rPr>
          <w:rFonts w:cs="Arial"/>
        </w:rPr>
        <w:t>SISCONFI/STN. siconfi. , 2023. Disponível em: https://siconfi.tesouro.gov.br/siconfi/pages/public/sti/iframe_sti.jsf. Acesso em: 28 fev. 2025.</w:t>
      </w:r>
    </w:p>
    <w:p w14:paraId="6BDF6AFC" w14:textId="5845C3C8"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p w14:paraId="295D82EA" w14:textId="037414E4" w:rsidR="00812982" w:rsidRPr="001D772A" w:rsidRDefault="00812982" w:rsidP="001D772A">
      <w:r w:rsidRPr="000119E8">
        <w:rPr>
          <w:noProof/>
          <w:lang w:eastAsia="pt-BR"/>
        </w:rPr>
        <w:lastRenderedPageBreak/>
        <w:drawing>
          <wp:inline distT="0" distB="0" distL="0" distR="0" wp14:anchorId="1752260E" wp14:editId="068D7DBE">
            <wp:extent cx="5760085" cy="8170034"/>
            <wp:effectExtent l="0" t="4762" r="7302" b="7303"/>
            <wp:docPr id="867331828"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31828" name="Imagem 1" descr="Uma imagem contendo Tabela&#10;&#10;Descrição gerada automaticamente"/>
                    <pic:cNvPicPr/>
                  </pic:nvPicPr>
                  <pic:blipFill>
                    <a:blip r:embed="rId21"/>
                    <a:stretch>
                      <a:fillRect/>
                    </a:stretch>
                  </pic:blipFill>
                  <pic:spPr>
                    <a:xfrm rot="5400000">
                      <a:off x="0" y="0"/>
                      <a:ext cx="5760085" cy="8170034"/>
                    </a:xfrm>
                    <a:prstGeom prst="rect">
                      <a:avLst/>
                    </a:prstGeom>
                  </pic:spPr>
                </pic:pic>
              </a:graphicData>
            </a:graphic>
          </wp:inline>
        </w:drawing>
      </w:r>
    </w:p>
    <w:sectPr w:rsidR="00812982" w:rsidRPr="001D772A" w:rsidSect="00E473BB">
      <w:headerReference w:type="default" r:id="rId22"/>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4" w:author="Carlos" w:date="2025-02-20T15:37:00Z" w:initials="C">
    <w:p w14:paraId="4B4A6E30" w14:textId="602BB284" w:rsidR="00160061" w:rsidRDefault="00160061">
      <w:pPr>
        <w:pStyle w:val="Textodecomentrio"/>
      </w:pPr>
      <w:r>
        <w:rPr>
          <w:rStyle w:val="Refdecomentrio"/>
        </w:rPr>
        <w:annotationRef/>
      </w:r>
      <w:r>
        <w:t>Cuidado...</w:t>
      </w:r>
    </w:p>
  </w:comment>
  <w:comment w:id="5"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6"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7"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8" w:author="Carlos" w:date="2025-02-28T10:02:00Z" w:initials="C">
    <w:p w14:paraId="4EE4CD17" w14:textId="7ADB85DA" w:rsidR="002C6DD5" w:rsidRDefault="002C6DD5">
      <w:pPr>
        <w:pStyle w:val="Textodecomentrio"/>
      </w:pPr>
      <w:r>
        <w:rPr>
          <w:rStyle w:val="Refdecomentrio"/>
        </w:rPr>
        <w:annotationRef/>
      </w:r>
      <w:r>
        <w:t>Reforço a necessidade de aprofundar nessa caracterização do problema? Quais as dificuldades das prefeituras implantarem o CTM? Pessoal qualificado? Qual seria a limitação do CIATA? Quais as alternativas mais modernas (LADM)?</w:t>
      </w:r>
    </w:p>
  </w:comment>
  <w:comment w:id="20" w:author="Carlos" w:date="2025-02-20T15:51:00Z" w:initials="C">
    <w:p w14:paraId="3B0C85D2" w14:textId="58E8E601" w:rsidR="007E2FD5" w:rsidRDefault="007E2FD5">
      <w:pPr>
        <w:pStyle w:val="Textodecomentrio"/>
      </w:pPr>
      <w:r>
        <w:rPr>
          <w:rStyle w:val="Refdecomentrio"/>
        </w:rPr>
        <w:annotationRef/>
      </w:r>
      <w:r>
        <w:t>Em formato analógico?</w:t>
      </w:r>
    </w:p>
  </w:comment>
  <w:comment w:id="21"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30" w:author="Carlos" w:date="2025-02-20T15:55:00Z" w:initials="C">
    <w:p w14:paraId="096E7927" w14:textId="76A1AB26" w:rsidR="00B44974" w:rsidRDefault="00B44974">
      <w:pPr>
        <w:pStyle w:val="Textodecomentrio"/>
      </w:pPr>
      <w:r>
        <w:rPr>
          <w:rStyle w:val="Refdecomentrio"/>
        </w:rPr>
        <w:annotationRef/>
      </w:r>
      <w:r>
        <w:t>As Figuras devem ser explicadas no texto, pois não são auto-explicativas.</w:t>
      </w:r>
    </w:p>
    <w:p w14:paraId="6F6E677C" w14:textId="5F743DAA" w:rsidR="00B44974" w:rsidRDefault="00B44974">
      <w:pPr>
        <w:pStyle w:val="Textodecomentrio"/>
      </w:pPr>
    </w:p>
  </w:comment>
  <w:comment w:id="46"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48"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49"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52"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60"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 w:id="61" w:author="Carlos" w:date="2025-02-28T10:07:00Z" w:initials="C">
    <w:p w14:paraId="14F5A802" w14:textId="2E08B93C" w:rsidR="002C6DD5" w:rsidRDefault="002C6DD5">
      <w:pPr>
        <w:pStyle w:val="Textodecomentrio"/>
      </w:pPr>
      <w:r>
        <w:rPr>
          <w:rStyle w:val="Refdecomentrio"/>
        </w:rPr>
        <w:annotationRef/>
      </w:r>
      <w:r>
        <w:t>A parcela ou lote é a unidade de interligação dos cadastros, utilizando um referencial geodésico/cartográfico ú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4B4A6E30" w15:done="1"/>
  <w15:commentEx w15:paraId="4A967B82" w15:done="1"/>
  <w15:commentEx w15:paraId="6779A2B3" w15:paraIdParent="4A967B82" w15:done="1"/>
  <w15:commentEx w15:paraId="13F532D7" w15:done="0"/>
  <w15:commentEx w15:paraId="4EE4CD17" w15:paraIdParent="13F532D7" w15:done="0"/>
  <w15:commentEx w15:paraId="3B0C85D2" w15:done="0"/>
  <w15:commentEx w15:paraId="4896C33B" w15:paraIdParent="3B0C85D2" w15:done="0"/>
  <w15:commentEx w15:paraId="6F6E677C" w15:done="0"/>
  <w15:commentEx w15:paraId="0828BE3D" w15:done="0"/>
  <w15:commentEx w15:paraId="02F84D5B" w15:done="0"/>
  <w15:commentEx w15:paraId="5247167C" w15:done="0"/>
  <w15:commentEx w15:paraId="604F4E32" w15:done="0"/>
  <w15:commentEx w15:paraId="1F705905" w15:done="0"/>
  <w15:commentEx w15:paraId="14F5A802" w15:paraIdParent="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4EE4CD17" w16cid:durableId="4EE4CD17"/>
  <w16cid:commentId w16cid:paraId="3B0C85D2" w16cid:durableId="3B0C85D2"/>
  <w16cid:commentId w16cid:paraId="4896C33B" w16cid:durableId="6745CDB3"/>
  <w16cid:commentId w16cid:paraId="6F6E677C" w16cid:durableId="6F6E677C"/>
  <w16cid:commentId w16cid:paraId="0828BE3D" w16cid:durableId="0828BE3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CA6036" w14:textId="77777777" w:rsidR="001E4DCC" w:rsidRPr="00B322C5" w:rsidRDefault="001E4DCC" w:rsidP="00362BEC">
      <w:pPr>
        <w:spacing w:line="240" w:lineRule="auto"/>
      </w:pPr>
      <w:r w:rsidRPr="00B322C5">
        <w:separator/>
      </w:r>
    </w:p>
  </w:endnote>
  <w:endnote w:type="continuationSeparator" w:id="0">
    <w:p w14:paraId="61F36ECA" w14:textId="77777777" w:rsidR="001E4DCC" w:rsidRPr="00B322C5" w:rsidRDefault="001E4DCC"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E4EE60" w14:textId="77777777" w:rsidR="001E4DCC" w:rsidRPr="00B322C5" w:rsidRDefault="001E4DCC" w:rsidP="00802B3F">
      <w:pPr>
        <w:spacing w:line="240" w:lineRule="auto"/>
        <w:ind w:firstLine="0"/>
      </w:pPr>
      <w:r w:rsidRPr="00B322C5">
        <w:separator/>
      </w:r>
    </w:p>
  </w:footnote>
  <w:footnote w:type="continuationSeparator" w:id="0">
    <w:p w14:paraId="4104CA26" w14:textId="77777777" w:rsidR="001E4DCC" w:rsidRPr="00B322C5" w:rsidRDefault="001E4DCC" w:rsidP="00362BEC">
      <w:pPr>
        <w:spacing w:line="240" w:lineRule="auto"/>
      </w:pPr>
      <w:r w:rsidRPr="00B322C5">
        <w:continuationSeparator/>
      </w:r>
    </w:p>
  </w:footnote>
  <w:footnote w:id="1">
    <w:p w14:paraId="40CE76F3" w14:textId="77777777" w:rsidR="00160061" w:rsidRDefault="00160061" w:rsidP="00367551">
      <w:pPr>
        <w:pStyle w:val="Legenda"/>
        <w:jc w:val="left"/>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369AA3C" w14:textId="3CDBCE17" w:rsidR="0039291D" w:rsidRDefault="0039291D" w:rsidP="00367551">
      <w:pPr>
        <w:pStyle w:val="Textodenotaderodap"/>
        <w:ind w:firstLine="0"/>
        <w:jc w:val="left"/>
      </w:pPr>
      <w:r>
        <w:rPr>
          <w:rStyle w:val="Refdenotaderodap"/>
        </w:rPr>
        <w:footnoteRef/>
      </w:r>
      <w:r>
        <w:t xml:space="preserve"> </w:t>
      </w:r>
      <w:r w:rsidR="00FF48E8">
        <w:t xml:space="preserve">Segundo classificação da CNM, </w:t>
      </w:r>
      <w:r w:rsidR="001B7E7B">
        <w:t>municípios com menos de 50 mil habitantes são considerados pequenos.</w:t>
      </w:r>
    </w:p>
  </w:footnote>
  <w:footnote w:id="3">
    <w:p w14:paraId="0573AA72" w14:textId="54A147BA" w:rsidR="00803B92" w:rsidRDefault="00803B92">
      <w:pPr>
        <w:pStyle w:val="Textodenotaderodap"/>
      </w:pPr>
      <w:r>
        <w:rPr>
          <w:rStyle w:val="Refdenotaderodap"/>
        </w:rPr>
        <w:footnoteRef/>
      </w:r>
      <w:r>
        <w:t xml:space="preserve"> </w:t>
      </w:r>
      <w:r w:rsidR="00431679">
        <w:t>1</w:t>
      </w:r>
      <w:r>
        <w:t xml:space="preserve">30 municípios não tinham </w:t>
      </w:r>
      <w:r w:rsidR="00431679">
        <w:t>uma conta para o IPTU em sua contabilidade em 2023.</w:t>
      </w:r>
    </w:p>
  </w:footnote>
  <w:footnote w:id="4">
    <w:p w14:paraId="09CE67CA" w14:textId="4F399F0E" w:rsidR="007B3110" w:rsidRDefault="007B3110">
      <w:pPr>
        <w:pStyle w:val="Textodenotaderodap"/>
      </w:pPr>
      <w:r>
        <w:rPr>
          <w:rStyle w:val="Refdenotaderodap"/>
        </w:rPr>
        <w:footnoteRef/>
      </w:r>
      <w:r>
        <w:t xml:space="preserve"> Miraselva - PR</w:t>
      </w:r>
    </w:p>
  </w:footnote>
  <w:footnote w:id="5">
    <w:p w14:paraId="70123002" w14:textId="27B2CE7A" w:rsidR="009A44DA" w:rsidRDefault="009A44DA">
      <w:pPr>
        <w:pStyle w:val="Textodenotaderodap"/>
      </w:pPr>
      <w:r>
        <w:rPr>
          <w:rStyle w:val="Refdenotaderodap"/>
        </w:rPr>
        <w:footnoteRef/>
      </w:r>
      <w:r>
        <w:t xml:space="preserve"> Parazinho - RN</w:t>
      </w:r>
    </w:p>
  </w:footnote>
  <w:footnote w:id="6">
    <w:p w14:paraId="6FC7DE4B" w14:textId="4B3F4C96" w:rsidR="00054D32" w:rsidRDefault="00054D32">
      <w:pPr>
        <w:pStyle w:val="Textodenotaderodap"/>
      </w:pPr>
      <w:r>
        <w:rPr>
          <w:rStyle w:val="Refdenotaderodap"/>
        </w:rPr>
        <w:footnoteRef/>
      </w:r>
      <w:r>
        <w:t xml:space="preserve"> Can</w:t>
      </w:r>
      <w:r w:rsidR="00E008E3">
        <w:t>a</w:t>
      </w:r>
      <w:r>
        <w:t>ã dos Carajás - PA</w:t>
      </w:r>
    </w:p>
  </w:footnote>
  <w:footnote w:id="7">
    <w:p w14:paraId="6B9A6A76" w14:textId="745BCF2E" w:rsidR="00E85E4C" w:rsidRDefault="00E85E4C">
      <w:pPr>
        <w:pStyle w:val="Textodenotaderodap"/>
      </w:pPr>
      <w:r>
        <w:rPr>
          <w:rStyle w:val="Refdenotaderodap"/>
        </w:rPr>
        <w:footnoteRef/>
      </w:r>
      <w:r>
        <w:t xml:space="preserve"> </w:t>
      </w:r>
      <w:r w:rsidR="004935E4">
        <w:t>Xangri-lá - RS</w:t>
      </w:r>
    </w:p>
  </w:footnote>
  <w:footnote w:id="8">
    <w:p w14:paraId="0737F036" w14:textId="0E1EA1A7" w:rsidR="00FD4278" w:rsidRDefault="00FD4278" w:rsidP="00FD4278">
      <w:pPr>
        <w:pStyle w:val="Textodenotaderodap"/>
      </w:pPr>
      <w:r>
        <w:rPr>
          <w:rStyle w:val="Refdenotaderodap"/>
        </w:rPr>
        <w:footnoteRef/>
      </w:r>
      <w:r>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4451A482"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E33F39">
          <w:rPr>
            <w:rFonts w:cs="Arial"/>
            <w:noProof/>
            <w:sz w:val="20"/>
            <w:szCs w:val="20"/>
          </w:rPr>
          <w:t>20</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405028755">
    <w:abstractNumId w:val="0"/>
  </w:num>
  <w:num w:numId="2" w16cid:durableId="40447430">
    <w:abstractNumId w:val="6"/>
  </w:num>
  <w:num w:numId="3" w16cid:durableId="391344672">
    <w:abstractNumId w:val="7"/>
  </w:num>
  <w:num w:numId="4" w16cid:durableId="566845584">
    <w:abstractNumId w:val="5"/>
  </w:num>
  <w:num w:numId="5" w16cid:durableId="1149567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7690089">
    <w:abstractNumId w:val="3"/>
  </w:num>
  <w:num w:numId="7" w16cid:durableId="1628664934">
    <w:abstractNumId w:val="1"/>
  </w:num>
  <w:num w:numId="8" w16cid:durableId="1578975775">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23D4"/>
    <w:rsid w:val="0000291E"/>
    <w:rsid w:val="00002DBA"/>
    <w:rsid w:val="000035DC"/>
    <w:rsid w:val="0000497B"/>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3F1B"/>
    <w:rsid w:val="00024107"/>
    <w:rsid w:val="00024395"/>
    <w:rsid w:val="00025F54"/>
    <w:rsid w:val="000276C5"/>
    <w:rsid w:val="00030066"/>
    <w:rsid w:val="0003070B"/>
    <w:rsid w:val="00030BF9"/>
    <w:rsid w:val="00030C19"/>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DA1"/>
    <w:rsid w:val="00044A85"/>
    <w:rsid w:val="00044BD7"/>
    <w:rsid w:val="00044C41"/>
    <w:rsid w:val="00045AF0"/>
    <w:rsid w:val="000460D1"/>
    <w:rsid w:val="00050441"/>
    <w:rsid w:val="00050C84"/>
    <w:rsid w:val="000511FD"/>
    <w:rsid w:val="00051B67"/>
    <w:rsid w:val="00051D0A"/>
    <w:rsid w:val="0005362B"/>
    <w:rsid w:val="00054CAB"/>
    <w:rsid w:val="00054D32"/>
    <w:rsid w:val="00055F8E"/>
    <w:rsid w:val="000567EF"/>
    <w:rsid w:val="00056F24"/>
    <w:rsid w:val="000576C3"/>
    <w:rsid w:val="000579AB"/>
    <w:rsid w:val="00057BDD"/>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4135"/>
    <w:rsid w:val="000A65D9"/>
    <w:rsid w:val="000A6C15"/>
    <w:rsid w:val="000A72E2"/>
    <w:rsid w:val="000A731D"/>
    <w:rsid w:val="000A7821"/>
    <w:rsid w:val="000A78C2"/>
    <w:rsid w:val="000B085C"/>
    <w:rsid w:val="000B1093"/>
    <w:rsid w:val="000B279C"/>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D2D"/>
    <w:rsid w:val="000C3264"/>
    <w:rsid w:val="000C380A"/>
    <w:rsid w:val="000C4DB9"/>
    <w:rsid w:val="000C4EAC"/>
    <w:rsid w:val="000C4FD5"/>
    <w:rsid w:val="000C511D"/>
    <w:rsid w:val="000C52EE"/>
    <w:rsid w:val="000C5B05"/>
    <w:rsid w:val="000C5B46"/>
    <w:rsid w:val="000C60AC"/>
    <w:rsid w:val="000C6AF2"/>
    <w:rsid w:val="000D0728"/>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F8"/>
    <w:rsid w:val="000F1BEA"/>
    <w:rsid w:val="000F24C2"/>
    <w:rsid w:val="000F2D9D"/>
    <w:rsid w:val="000F2DF4"/>
    <w:rsid w:val="000F4B9D"/>
    <w:rsid w:val="000F5612"/>
    <w:rsid w:val="000F592A"/>
    <w:rsid w:val="000F5971"/>
    <w:rsid w:val="000F598C"/>
    <w:rsid w:val="000F5D7F"/>
    <w:rsid w:val="000F6027"/>
    <w:rsid w:val="00100474"/>
    <w:rsid w:val="00100D7F"/>
    <w:rsid w:val="00101846"/>
    <w:rsid w:val="001029AB"/>
    <w:rsid w:val="00103709"/>
    <w:rsid w:val="0010436D"/>
    <w:rsid w:val="00104768"/>
    <w:rsid w:val="00104F9F"/>
    <w:rsid w:val="001057C2"/>
    <w:rsid w:val="00105A8A"/>
    <w:rsid w:val="001068B4"/>
    <w:rsid w:val="0011119B"/>
    <w:rsid w:val="00111B65"/>
    <w:rsid w:val="00112BE7"/>
    <w:rsid w:val="00112D7A"/>
    <w:rsid w:val="00113329"/>
    <w:rsid w:val="00114B2B"/>
    <w:rsid w:val="00114C3D"/>
    <w:rsid w:val="001160C3"/>
    <w:rsid w:val="0011799F"/>
    <w:rsid w:val="00117E34"/>
    <w:rsid w:val="00120B78"/>
    <w:rsid w:val="00121406"/>
    <w:rsid w:val="0012261A"/>
    <w:rsid w:val="00122D69"/>
    <w:rsid w:val="00124127"/>
    <w:rsid w:val="00126936"/>
    <w:rsid w:val="00126C56"/>
    <w:rsid w:val="00126DBA"/>
    <w:rsid w:val="0012717F"/>
    <w:rsid w:val="00127E7A"/>
    <w:rsid w:val="00130FC0"/>
    <w:rsid w:val="001315CC"/>
    <w:rsid w:val="00131966"/>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5F0"/>
    <w:rsid w:val="001526D0"/>
    <w:rsid w:val="00152D0C"/>
    <w:rsid w:val="0015340A"/>
    <w:rsid w:val="00154960"/>
    <w:rsid w:val="00157EAD"/>
    <w:rsid w:val="00160061"/>
    <w:rsid w:val="00160901"/>
    <w:rsid w:val="00160CF3"/>
    <w:rsid w:val="00160EC1"/>
    <w:rsid w:val="00161A04"/>
    <w:rsid w:val="0016369D"/>
    <w:rsid w:val="00165790"/>
    <w:rsid w:val="00166179"/>
    <w:rsid w:val="00167F53"/>
    <w:rsid w:val="0017014A"/>
    <w:rsid w:val="00170C52"/>
    <w:rsid w:val="001723D3"/>
    <w:rsid w:val="00172768"/>
    <w:rsid w:val="00175A94"/>
    <w:rsid w:val="00175E7E"/>
    <w:rsid w:val="00176D09"/>
    <w:rsid w:val="001772F3"/>
    <w:rsid w:val="00177A5E"/>
    <w:rsid w:val="00177C59"/>
    <w:rsid w:val="001801CD"/>
    <w:rsid w:val="001811BD"/>
    <w:rsid w:val="00181CB1"/>
    <w:rsid w:val="00181F7D"/>
    <w:rsid w:val="00181FFE"/>
    <w:rsid w:val="001820B6"/>
    <w:rsid w:val="00182954"/>
    <w:rsid w:val="00183B0D"/>
    <w:rsid w:val="00183ED8"/>
    <w:rsid w:val="00184736"/>
    <w:rsid w:val="001849BD"/>
    <w:rsid w:val="00184C1F"/>
    <w:rsid w:val="001856C0"/>
    <w:rsid w:val="00187F70"/>
    <w:rsid w:val="0019074D"/>
    <w:rsid w:val="00192079"/>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7BA"/>
    <w:rsid w:val="001C2DD7"/>
    <w:rsid w:val="001C33FA"/>
    <w:rsid w:val="001C3507"/>
    <w:rsid w:val="001C4296"/>
    <w:rsid w:val="001C43E3"/>
    <w:rsid w:val="001C58DC"/>
    <w:rsid w:val="001C69C7"/>
    <w:rsid w:val="001C7349"/>
    <w:rsid w:val="001C7536"/>
    <w:rsid w:val="001D0A7D"/>
    <w:rsid w:val="001D1019"/>
    <w:rsid w:val="001D15C0"/>
    <w:rsid w:val="001D2207"/>
    <w:rsid w:val="001D25E5"/>
    <w:rsid w:val="001D51EA"/>
    <w:rsid w:val="001D52BD"/>
    <w:rsid w:val="001D55DE"/>
    <w:rsid w:val="001D59C3"/>
    <w:rsid w:val="001D5AC4"/>
    <w:rsid w:val="001D5D42"/>
    <w:rsid w:val="001D6B25"/>
    <w:rsid w:val="001D6CBB"/>
    <w:rsid w:val="001D772A"/>
    <w:rsid w:val="001E2422"/>
    <w:rsid w:val="001E24F2"/>
    <w:rsid w:val="001E2DF2"/>
    <w:rsid w:val="001E3702"/>
    <w:rsid w:val="001E4329"/>
    <w:rsid w:val="001E4DCC"/>
    <w:rsid w:val="001E7104"/>
    <w:rsid w:val="001E71B6"/>
    <w:rsid w:val="001E789C"/>
    <w:rsid w:val="001F0707"/>
    <w:rsid w:val="001F26C1"/>
    <w:rsid w:val="001F3992"/>
    <w:rsid w:val="001F41EB"/>
    <w:rsid w:val="001F5359"/>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4C5"/>
    <w:rsid w:val="00207C8E"/>
    <w:rsid w:val="00210C6B"/>
    <w:rsid w:val="00211491"/>
    <w:rsid w:val="00212F4A"/>
    <w:rsid w:val="0021373A"/>
    <w:rsid w:val="002149E8"/>
    <w:rsid w:val="00214C74"/>
    <w:rsid w:val="002153C4"/>
    <w:rsid w:val="00220164"/>
    <w:rsid w:val="00220C95"/>
    <w:rsid w:val="00222FE5"/>
    <w:rsid w:val="00223499"/>
    <w:rsid w:val="00225519"/>
    <w:rsid w:val="00226FF2"/>
    <w:rsid w:val="00227B10"/>
    <w:rsid w:val="00227E56"/>
    <w:rsid w:val="00230D5E"/>
    <w:rsid w:val="00230E06"/>
    <w:rsid w:val="00232A44"/>
    <w:rsid w:val="0023605C"/>
    <w:rsid w:val="002367A5"/>
    <w:rsid w:val="00236E28"/>
    <w:rsid w:val="00237907"/>
    <w:rsid w:val="00240D4D"/>
    <w:rsid w:val="002414FB"/>
    <w:rsid w:val="00241C79"/>
    <w:rsid w:val="0024360C"/>
    <w:rsid w:val="00243975"/>
    <w:rsid w:val="00243E24"/>
    <w:rsid w:val="00244872"/>
    <w:rsid w:val="0024523D"/>
    <w:rsid w:val="002455C9"/>
    <w:rsid w:val="00245CE3"/>
    <w:rsid w:val="00246A91"/>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1A33"/>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597"/>
    <w:rsid w:val="0028560A"/>
    <w:rsid w:val="00286FDA"/>
    <w:rsid w:val="00287252"/>
    <w:rsid w:val="00287745"/>
    <w:rsid w:val="00287837"/>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543A"/>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6DD5"/>
    <w:rsid w:val="002C74E7"/>
    <w:rsid w:val="002C79E7"/>
    <w:rsid w:val="002D1654"/>
    <w:rsid w:val="002D1744"/>
    <w:rsid w:val="002D21B9"/>
    <w:rsid w:val="002D237F"/>
    <w:rsid w:val="002D3499"/>
    <w:rsid w:val="002D3EE2"/>
    <w:rsid w:val="002D5041"/>
    <w:rsid w:val="002D53BB"/>
    <w:rsid w:val="002D6063"/>
    <w:rsid w:val="002D6162"/>
    <w:rsid w:val="002D6A21"/>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215"/>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06949"/>
    <w:rsid w:val="003107A1"/>
    <w:rsid w:val="00310BE7"/>
    <w:rsid w:val="00310C3A"/>
    <w:rsid w:val="00310E7B"/>
    <w:rsid w:val="00311780"/>
    <w:rsid w:val="00311AA6"/>
    <w:rsid w:val="00313137"/>
    <w:rsid w:val="00313CCC"/>
    <w:rsid w:val="00313F60"/>
    <w:rsid w:val="00314DB7"/>
    <w:rsid w:val="00317D6E"/>
    <w:rsid w:val="00321A0A"/>
    <w:rsid w:val="0032201A"/>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6616"/>
    <w:rsid w:val="00376EF5"/>
    <w:rsid w:val="00377135"/>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1C9"/>
    <w:rsid w:val="003913D3"/>
    <w:rsid w:val="0039291D"/>
    <w:rsid w:val="00393413"/>
    <w:rsid w:val="003936E7"/>
    <w:rsid w:val="00393AC9"/>
    <w:rsid w:val="003940D4"/>
    <w:rsid w:val="00394350"/>
    <w:rsid w:val="00394377"/>
    <w:rsid w:val="00395067"/>
    <w:rsid w:val="00395130"/>
    <w:rsid w:val="00395D68"/>
    <w:rsid w:val="00395EF9"/>
    <w:rsid w:val="00396C66"/>
    <w:rsid w:val="003A0881"/>
    <w:rsid w:val="003A1A06"/>
    <w:rsid w:val="003A1B95"/>
    <w:rsid w:val="003A1C32"/>
    <w:rsid w:val="003A20AC"/>
    <w:rsid w:val="003A2178"/>
    <w:rsid w:val="003A3D03"/>
    <w:rsid w:val="003A3EC5"/>
    <w:rsid w:val="003A40E7"/>
    <w:rsid w:val="003A418F"/>
    <w:rsid w:val="003A557B"/>
    <w:rsid w:val="003A5A8B"/>
    <w:rsid w:val="003A686A"/>
    <w:rsid w:val="003A735B"/>
    <w:rsid w:val="003B1606"/>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2100"/>
    <w:rsid w:val="003E2628"/>
    <w:rsid w:val="003E2B0C"/>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F1C"/>
    <w:rsid w:val="003F30B1"/>
    <w:rsid w:val="003F3BE3"/>
    <w:rsid w:val="003F4F2F"/>
    <w:rsid w:val="003F604B"/>
    <w:rsid w:val="003F6E16"/>
    <w:rsid w:val="003F7DFC"/>
    <w:rsid w:val="00400746"/>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321A"/>
    <w:rsid w:val="0041350E"/>
    <w:rsid w:val="004137BA"/>
    <w:rsid w:val="00413FAF"/>
    <w:rsid w:val="0041432D"/>
    <w:rsid w:val="00415508"/>
    <w:rsid w:val="00415BC0"/>
    <w:rsid w:val="00416469"/>
    <w:rsid w:val="004164B0"/>
    <w:rsid w:val="004170EB"/>
    <w:rsid w:val="004172E3"/>
    <w:rsid w:val="00417D30"/>
    <w:rsid w:val="0042075A"/>
    <w:rsid w:val="0042103E"/>
    <w:rsid w:val="00421573"/>
    <w:rsid w:val="00421CF8"/>
    <w:rsid w:val="00423F71"/>
    <w:rsid w:val="004256E8"/>
    <w:rsid w:val="00425FEC"/>
    <w:rsid w:val="0042692D"/>
    <w:rsid w:val="00427DDB"/>
    <w:rsid w:val="00427DF4"/>
    <w:rsid w:val="00431679"/>
    <w:rsid w:val="00432041"/>
    <w:rsid w:val="004327BF"/>
    <w:rsid w:val="00432A78"/>
    <w:rsid w:val="00432CBB"/>
    <w:rsid w:val="00432E4C"/>
    <w:rsid w:val="0043352D"/>
    <w:rsid w:val="004340D6"/>
    <w:rsid w:val="00434AEB"/>
    <w:rsid w:val="00434DDC"/>
    <w:rsid w:val="00435375"/>
    <w:rsid w:val="00435410"/>
    <w:rsid w:val="004354A6"/>
    <w:rsid w:val="00435941"/>
    <w:rsid w:val="0043692B"/>
    <w:rsid w:val="00437D8C"/>
    <w:rsid w:val="00437E76"/>
    <w:rsid w:val="00437FCD"/>
    <w:rsid w:val="00440714"/>
    <w:rsid w:val="004409CC"/>
    <w:rsid w:val="004412F9"/>
    <w:rsid w:val="00442B37"/>
    <w:rsid w:val="00444FEB"/>
    <w:rsid w:val="004450D6"/>
    <w:rsid w:val="00447362"/>
    <w:rsid w:val="00447515"/>
    <w:rsid w:val="004477DA"/>
    <w:rsid w:val="004500A5"/>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3F6E"/>
    <w:rsid w:val="004649FC"/>
    <w:rsid w:val="00464B3D"/>
    <w:rsid w:val="0046530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AF1"/>
    <w:rsid w:val="004935E4"/>
    <w:rsid w:val="0049389D"/>
    <w:rsid w:val="00494A73"/>
    <w:rsid w:val="00494C40"/>
    <w:rsid w:val="00495155"/>
    <w:rsid w:val="00496560"/>
    <w:rsid w:val="00496A96"/>
    <w:rsid w:val="004A0CAB"/>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F001C"/>
    <w:rsid w:val="004F0465"/>
    <w:rsid w:val="004F0F3C"/>
    <w:rsid w:val="004F1459"/>
    <w:rsid w:val="004F15B1"/>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3B4"/>
    <w:rsid w:val="004F74CE"/>
    <w:rsid w:val="004F7548"/>
    <w:rsid w:val="0050088B"/>
    <w:rsid w:val="005032E8"/>
    <w:rsid w:val="00504424"/>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609"/>
    <w:rsid w:val="0052061E"/>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2DE3"/>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2615"/>
    <w:rsid w:val="00572BC5"/>
    <w:rsid w:val="0057332E"/>
    <w:rsid w:val="00573399"/>
    <w:rsid w:val="00573496"/>
    <w:rsid w:val="00574445"/>
    <w:rsid w:val="00574F20"/>
    <w:rsid w:val="00576504"/>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549C"/>
    <w:rsid w:val="00596F22"/>
    <w:rsid w:val="00597922"/>
    <w:rsid w:val="005A0F2C"/>
    <w:rsid w:val="005A2E5A"/>
    <w:rsid w:val="005A3498"/>
    <w:rsid w:val="005A3F2E"/>
    <w:rsid w:val="005A47FF"/>
    <w:rsid w:val="005A506C"/>
    <w:rsid w:val="005A572F"/>
    <w:rsid w:val="005A7A9F"/>
    <w:rsid w:val="005B0877"/>
    <w:rsid w:val="005B16DE"/>
    <w:rsid w:val="005B2866"/>
    <w:rsid w:val="005B2946"/>
    <w:rsid w:val="005B3B56"/>
    <w:rsid w:val="005B44C4"/>
    <w:rsid w:val="005B4A5E"/>
    <w:rsid w:val="005B5164"/>
    <w:rsid w:val="005B599B"/>
    <w:rsid w:val="005B65FA"/>
    <w:rsid w:val="005C1CB2"/>
    <w:rsid w:val="005C2B2A"/>
    <w:rsid w:val="005C347E"/>
    <w:rsid w:val="005C5134"/>
    <w:rsid w:val="005C5633"/>
    <w:rsid w:val="005C6DFC"/>
    <w:rsid w:val="005C70B3"/>
    <w:rsid w:val="005C72FB"/>
    <w:rsid w:val="005C73C2"/>
    <w:rsid w:val="005C787F"/>
    <w:rsid w:val="005D072C"/>
    <w:rsid w:val="005D0F1E"/>
    <w:rsid w:val="005D1037"/>
    <w:rsid w:val="005D25C8"/>
    <w:rsid w:val="005D2E63"/>
    <w:rsid w:val="005D318D"/>
    <w:rsid w:val="005D3B87"/>
    <w:rsid w:val="005D4C41"/>
    <w:rsid w:val="005D51CC"/>
    <w:rsid w:val="005D6F5F"/>
    <w:rsid w:val="005D79D8"/>
    <w:rsid w:val="005D7D77"/>
    <w:rsid w:val="005E018E"/>
    <w:rsid w:val="005E0A36"/>
    <w:rsid w:val="005E0B17"/>
    <w:rsid w:val="005E1508"/>
    <w:rsid w:val="005E1D60"/>
    <w:rsid w:val="005E2851"/>
    <w:rsid w:val="005E2DD9"/>
    <w:rsid w:val="005E3159"/>
    <w:rsid w:val="005E3474"/>
    <w:rsid w:val="005E3EFC"/>
    <w:rsid w:val="005E5D5C"/>
    <w:rsid w:val="005E6C0C"/>
    <w:rsid w:val="005F0216"/>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72B5"/>
    <w:rsid w:val="00607672"/>
    <w:rsid w:val="0061146D"/>
    <w:rsid w:val="006117E1"/>
    <w:rsid w:val="00611B15"/>
    <w:rsid w:val="0061332B"/>
    <w:rsid w:val="00613708"/>
    <w:rsid w:val="00613FC9"/>
    <w:rsid w:val="00614759"/>
    <w:rsid w:val="00615B90"/>
    <w:rsid w:val="00615F30"/>
    <w:rsid w:val="006165C9"/>
    <w:rsid w:val="00616D77"/>
    <w:rsid w:val="00616F00"/>
    <w:rsid w:val="0061733B"/>
    <w:rsid w:val="006209FF"/>
    <w:rsid w:val="00623C59"/>
    <w:rsid w:val="0062572C"/>
    <w:rsid w:val="00626D4C"/>
    <w:rsid w:val="00627424"/>
    <w:rsid w:val="006274BD"/>
    <w:rsid w:val="006279A9"/>
    <w:rsid w:val="00627E6F"/>
    <w:rsid w:val="006310EC"/>
    <w:rsid w:val="0063140A"/>
    <w:rsid w:val="00631685"/>
    <w:rsid w:val="006329E9"/>
    <w:rsid w:val="00633355"/>
    <w:rsid w:val="006341D0"/>
    <w:rsid w:val="0063599E"/>
    <w:rsid w:val="00635DB5"/>
    <w:rsid w:val="0063703A"/>
    <w:rsid w:val="0063782C"/>
    <w:rsid w:val="006378FF"/>
    <w:rsid w:val="006412EC"/>
    <w:rsid w:val="006421EB"/>
    <w:rsid w:val="006423A8"/>
    <w:rsid w:val="00642537"/>
    <w:rsid w:val="0064260A"/>
    <w:rsid w:val="00643AB2"/>
    <w:rsid w:val="00644D93"/>
    <w:rsid w:val="00645976"/>
    <w:rsid w:val="00645D4B"/>
    <w:rsid w:val="006467A6"/>
    <w:rsid w:val="006506B1"/>
    <w:rsid w:val="00650D43"/>
    <w:rsid w:val="00650FBD"/>
    <w:rsid w:val="0065367E"/>
    <w:rsid w:val="00654BAD"/>
    <w:rsid w:val="00654F96"/>
    <w:rsid w:val="006557AA"/>
    <w:rsid w:val="0065589D"/>
    <w:rsid w:val="00655EE3"/>
    <w:rsid w:val="006566AE"/>
    <w:rsid w:val="006573B0"/>
    <w:rsid w:val="00657F48"/>
    <w:rsid w:val="00660690"/>
    <w:rsid w:val="00661681"/>
    <w:rsid w:val="00663253"/>
    <w:rsid w:val="0066356A"/>
    <w:rsid w:val="00664A61"/>
    <w:rsid w:val="00665253"/>
    <w:rsid w:val="006657FC"/>
    <w:rsid w:val="00665C81"/>
    <w:rsid w:val="00665F41"/>
    <w:rsid w:val="00666A1F"/>
    <w:rsid w:val="00666BEB"/>
    <w:rsid w:val="00667327"/>
    <w:rsid w:val="00667F6C"/>
    <w:rsid w:val="0067291B"/>
    <w:rsid w:val="00672D63"/>
    <w:rsid w:val="00673348"/>
    <w:rsid w:val="00673554"/>
    <w:rsid w:val="0067455F"/>
    <w:rsid w:val="00674A8B"/>
    <w:rsid w:val="00674D32"/>
    <w:rsid w:val="00675851"/>
    <w:rsid w:val="006758DC"/>
    <w:rsid w:val="00675992"/>
    <w:rsid w:val="00676F6B"/>
    <w:rsid w:val="0067708C"/>
    <w:rsid w:val="006771B9"/>
    <w:rsid w:val="00677683"/>
    <w:rsid w:val="00680122"/>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EEC"/>
    <w:rsid w:val="006A49CE"/>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3310"/>
    <w:rsid w:val="006C351F"/>
    <w:rsid w:val="006C3575"/>
    <w:rsid w:val="006C51E6"/>
    <w:rsid w:val="006C777D"/>
    <w:rsid w:val="006D19E5"/>
    <w:rsid w:val="006D2190"/>
    <w:rsid w:val="006D2B69"/>
    <w:rsid w:val="006D3111"/>
    <w:rsid w:val="006D7421"/>
    <w:rsid w:val="006E2124"/>
    <w:rsid w:val="006E21F6"/>
    <w:rsid w:val="006E2432"/>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4179"/>
    <w:rsid w:val="006F539A"/>
    <w:rsid w:val="006F689F"/>
    <w:rsid w:val="006F6933"/>
    <w:rsid w:val="006F7BE0"/>
    <w:rsid w:val="006F7C99"/>
    <w:rsid w:val="007008F2"/>
    <w:rsid w:val="00700D93"/>
    <w:rsid w:val="0070120E"/>
    <w:rsid w:val="00701653"/>
    <w:rsid w:val="007036F2"/>
    <w:rsid w:val="00703855"/>
    <w:rsid w:val="007043B2"/>
    <w:rsid w:val="00704895"/>
    <w:rsid w:val="007054BA"/>
    <w:rsid w:val="00705D87"/>
    <w:rsid w:val="007066A6"/>
    <w:rsid w:val="00706836"/>
    <w:rsid w:val="00706BDC"/>
    <w:rsid w:val="00707768"/>
    <w:rsid w:val="00707F9D"/>
    <w:rsid w:val="007102CD"/>
    <w:rsid w:val="00710CEE"/>
    <w:rsid w:val="007119BC"/>
    <w:rsid w:val="00712982"/>
    <w:rsid w:val="00712AB5"/>
    <w:rsid w:val="007136E6"/>
    <w:rsid w:val="00713C6B"/>
    <w:rsid w:val="0071415E"/>
    <w:rsid w:val="007142EA"/>
    <w:rsid w:val="007143E3"/>
    <w:rsid w:val="00714B7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36D8"/>
    <w:rsid w:val="007342A0"/>
    <w:rsid w:val="00734570"/>
    <w:rsid w:val="00734B7F"/>
    <w:rsid w:val="007350C8"/>
    <w:rsid w:val="007353FA"/>
    <w:rsid w:val="0073602B"/>
    <w:rsid w:val="007363BF"/>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0BEA"/>
    <w:rsid w:val="00761018"/>
    <w:rsid w:val="00761C81"/>
    <w:rsid w:val="00762179"/>
    <w:rsid w:val="00763978"/>
    <w:rsid w:val="00763B5D"/>
    <w:rsid w:val="007642CD"/>
    <w:rsid w:val="00764798"/>
    <w:rsid w:val="00764928"/>
    <w:rsid w:val="00765495"/>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8023E"/>
    <w:rsid w:val="00780DF6"/>
    <w:rsid w:val="0078205C"/>
    <w:rsid w:val="007825AB"/>
    <w:rsid w:val="00782669"/>
    <w:rsid w:val="00782A8B"/>
    <w:rsid w:val="00782F3C"/>
    <w:rsid w:val="00783156"/>
    <w:rsid w:val="007833B9"/>
    <w:rsid w:val="00783E74"/>
    <w:rsid w:val="00784F2E"/>
    <w:rsid w:val="007852A9"/>
    <w:rsid w:val="00785719"/>
    <w:rsid w:val="0078573E"/>
    <w:rsid w:val="00785945"/>
    <w:rsid w:val="007864EF"/>
    <w:rsid w:val="0078654F"/>
    <w:rsid w:val="007865B2"/>
    <w:rsid w:val="0078712A"/>
    <w:rsid w:val="00790050"/>
    <w:rsid w:val="00792A98"/>
    <w:rsid w:val="00792F35"/>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B115E"/>
    <w:rsid w:val="007B16CD"/>
    <w:rsid w:val="007B1E44"/>
    <w:rsid w:val="007B2F20"/>
    <w:rsid w:val="007B3110"/>
    <w:rsid w:val="007B421B"/>
    <w:rsid w:val="007B4582"/>
    <w:rsid w:val="007B4D6F"/>
    <w:rsid w:val="007B55F5"/>
    <w:rsid w:val="007B5B7C"/>
    <w:rsid w:val="007B64B1"/>
    <w:rsid w:val="007B769E"/>
    <w:rsid w:val="007C0C77"/>
    <w:rsid w:val="007C3A45"/>
    <w:rsid w:val="007C3C1F"/>
    <w:rsid w:val="007C4DFC"/>
    <w:rsid w:val="007C69E3"/>
    <w:rsid w:val="007C6CFE"/>
    <w:rsid w:val="007C70D1"/>
    <w:rsid w:val="007C7115"/>
    <w:rsid w:val="007C73C1"/>
    <w:rsid w:val="007C75D3"/>
    <w:rsid w:val="007D08EF"/>
    <w:rsid w:val="007D1193"/>
    <w:rsid w:val="007D21D4"/>
    <w:rsid w:val="007D2371"/>
    <w:rsid w:val="007D277B"/>
    <w:rsid w:val="007D512A"/>
    <w:rsid w:val="007D7B86"/>
    <w:rsid w:val="007E1EEA"/>
    <w:rsid w:val="007E2B32"/>
    <w:rsid w:val="007E2FD5"/>
    <w:rsid w:val="007E3C39"/>
    <w:rsid w:val="007E4085"/>
    <w:rsid w:val="007E4093"/>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3B92"/>
    <w:rsid w:val="0080504D"/>
    <w:rsid w:val="0080516F"/>
    <w:rsid w:val="00805231"/>
    <w:rsid w:val="0080583E"/>
    <w:rsid w:val="00805EF9"/>
    <w:rsid w:val="00806DF7"/>
    <w:rsid w:val="00807985"/>
    <w:rsid w:val="008114EB"/>
    <w:rsid w:val="00812573"/>
    <w:rsid w:val="00812982"/>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4982"/>
    <w:rsid w:val="0083516A"/>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0A2"/>
    <w:rsid w:val="00850274"/>
    <w:rsid w:val="008505AC"/>
    <w:rsid w:val="0085122A"/>
    <w:rsid w:val="00851749"/>
    <w:rsid w:val="008524A1"/>
    <w:rsid w:val="008525CD"/>
    <w:rsid w:val="0085304E"/>
    <w:rsid w:val="008535B6"/>
    <w:rsid w:val="00853B84"/>
    <w:rsid w:val="00853F37"/>
    <w:rsid w:val="00854223"/>
    <w:rsid w:val="00855F3D"/>
    <w:rsid w:val="008571ED"/>
    <w:rsid w:val="0085729E"/>
    <w:rsid w:val="00857657"/>
    <w:rsid w:val="0086123D"/>
    <w:rsid w:val="00862022"/>
    <w:rsid w:val="008623A5"/>
    <w:rsid w:val="00862E10"/>
    <w:rsid w:val="00863FCD"/>
    <w:rsid w:val="00865787"/>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421"/>
    <w:rsid w:val="00893EA5"/>
    <w:rsid w:val="00894110"/>
    <w:rsid w:val="00894815"/>
    <w:rsid w:val="008964E4"/>
    <w:rsid w:val="00897386"/>
    <w:rsid w:val="008973AD"/>
    <w:rsid w:val="008A1144"/>
    <w:rsid w:val="008A1A5B"/>
    <w:rsid w:val="008A2E47"/>
    <w:rsid w:val="008A31C7"/>
    <w:rsid w:val="008A33EC"/>
    <w:rsid w:val="008A366A"/>
    <w:rsid w:val="008A465A"/>
    <w:rsid w:val="008A4BEB"/>
    <w:rsid w:val="008A56D5"/>
    <w:rsid w:val="008A570A"/>
    <w:rsid w:val="008A604D"/>
    <w:rsid w:val="008A7452"/>
    <w:rsid w:val="008A79DA"/>
    <w:rsid w:val="008B1668"/>
    <w:rsid w:val="008B3EB8"/>
    <w:rsid w:val="008B4575"/>
    <w:rsid w:val="008B471B"/>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9AD"/>
    <w:rsid w:val="00916F5E"/>
    <w:rsid w:val="00917C18"/>
    <w:rsid w:val="00920D55"/>
    <w:rsid w:val="00921C61"/>
    <w:rsid w:val="00921F01"/>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5406"/>
    <w:rsid w:val="00966D04"/>
    <w:rsid w:val="0096721C"/>
    <w:rsid w:val="0097112A"/>
    <w:rsid w:val="009720AD"/>
    <w:rsid w:val="0097240F"/>
    <w:rsid w:val="00972675"/>
    <w:rsid w:val="00973344"/>
    <w:rsid w:val="00974E98"/>
    <w:rsid w:val="00975163"/>
    <w:rsid w:val="00976EF1"/>
    <w:rsid w:val="0097737C"/>
    <w:rsid w:val="009801FE"/>
    <w:rsid w:val="009821E0"/>
    <w:rsid w:val="00982723"/>
    <w:rsid w:val="00983C2C"/>
    <w:rsid w:val="00984321"/>
    <w:rsid w:val="009844D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127A"/>
    <w:rsid w:val="009A13A4"/>
    <w:rsid w:val="009A1756"/>
    <w:rsid w:val="009A2C8A"/>
    <w:rsid w:val="009A3590"/>
    <w:rsid w:val="009A3EF0"/>
    <w:rsid w:val="009A44DA"/>
    <w:rsid w:val="009A48DB"/>
    <w:rsid w:val="009A4BAE"/>
    <w:rsid w:val="009A5BA6"/>
    <w:rsid w:val="009A5BEE"/>
    <w:rsid w:val="009A5D39"/>
    <w:rsid w:val="009A6171"/>
    <w:rsid w:val="009A6BB6"/>
    <w:rsid w:val="009B0090"/>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D6E12"/>
    <w:rsid w:val="009E2749"/>
    <w:rsid w:val="009E2772"/>
    <w:rsid w:val="009E33D8"/>
    <w:rsid w:val="009E4788"/>
    <w:rsid w:val="009E560D"/>
    <w:rsid w:val="009E5815"/>
    <w:rsid w:val="009E5A13"/>
    <w:rsid w:val="009F0F80"/>
    <w:rsid w:val="009F2124"/>
    <w:rsid w:val="009F22F9"/>
    <w:rsid w:val="009F5012"/>
    <w:rsid w:val="009F5DE5"/>
    <w:rsid w:val="009F60C0"/>
    <w:rsid w:val="009F73C8"/>
    <w:rsid w:val="009F78DA"/>
    <w:rsid w:val="00A00906"/>
    <w:rsid w:val="00A00BCD"/>
    <w:rsid w:val="00A011F3"/>
    <w:rsid w:val="00A01432"/>
    <w:rsid w:val="00A01845"/>
    <w:rsid w:val="00A019D7"/>
    <w:rsid w:val="00A01A19"/>
    <w:rsid w:val="00A01DAD"/>
    <w:rsid w:val="00A02366"/>
    <w:rsid w:val="00A02708"/>
    <w:rsid w:val="00A0306F"/>
    <w:rsid w:val="00A03331"/>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3CD"/>
    <w:rsid w:val="00A47AAC"/>
    <w:rsid w:val="00A50761"/>
    <w:rsid w:val="00A51499"/>
    <w:rsid w:val="00A51633"/>
    <w:rsid w:val="00A51D6E"/>
    <w:rsid w:val="00A52B0D"/>
    <w:rsid w:val="00A52F77"/>
    <w:rsid w:val="00A54AE6"/>
    <w:rsid w:val="00A54FA2"/>
    <w:rsid w:val="00A5545F"/>
    <w:rsid w:val="00A56BE7"/>
    <w:rsid w:val="00A572B2"/>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722"/>
    <w:rsid w:val="00AC4BB6"/>
    <w:rsid w:val="00AC4EC8"/>
    <w:rsid w:val="00AC4FEF"/>
    <w:rsid w:val="00AC733F"/>
    <w:rsid w:val="00AC78D8"/>
    <w:rsid w:val="00AD0745"/>
    <w:rsid w:val="00AD08F9"/>
    <w:rsid w:val="00AD0CCD"/>
    <w:rsid w:val="00AD277F"/>
    <w:rsid w:val="00AD3607"/>
    <w:rsid w:val="00AD48C3"/>
    <w:rsid w:val="00AD48D8"/>
    <w:rsid w:val="00AD54C7"/>
    <w:rsid w:val="00AD641E"/>
    <w:rsid w:val="00AD78D8"/>
    <w:rsid w:val="00AD7DE7"/>
    <w:rsid w:val="00AD7E18"/>
    <w:rsid w:val="00AE0602"/>
    <w:rsid w:val="00AE1D07"/>
    <w:rsid w:val="00AE2C39"/>
    <w:rsid w:val="00AE4157"/>
    <w:rsid w:val="00AE4395"/>
    <w:rsid w:val="00AE4751"/>
    <w:rsid w:val="00AE47E3"/>
    <w:rsid w:val="00AE4BCE"/>
    <w:rsid w:val="00AE6A4C"/>
    <w:rsid w:val="00AE6C7C"/>
    <w:rsid w:val="00AE7AD9"/>
    <w:rsid w:val="00AE7CE0"/>
    <w:rsid w:val="00AF0080"/>
    <w:rsid w:val="00AF0224"/>
    <w:rsid w:val="00AF0956"/>
    <w:rsid w:val="00AF123B"/>
    <w:rsid w:val="00AF175A"/>
    <w:rsid w:val="00AF18BF"/>
    <w:rsid w:val="00AF2752"/>
    <w:rsid w:val="00AF29AB"/>
    <w:rsid w:val="00AF317B"/>
    <w:rsid w:val="00AF438F"/>
    <w:rsid w:val="00AF475B"/>
    <w:rsid w:val="00AF52F8"/>
    <w:rsid w:val="00AF5303"/>
    <w:rsid w:val="00AF539B"/>
    <w:rsid w:val="00AF5B4F"/>
    <w:rsid w:val="00AF627B"/>
    <w:rsid w:val="00AF650F"/>
    <w:rsid w:val="00B00812"/>
    <w:rsid w:val="00B00969"/>
    <w:rsid w:val="00B00B6D"/>
    <w:rsid w:val="00B01D48"/>
    <w:rsid w:val="00B0286F"/>
    <w:rsid w:val="00B02F41"/>
    <w:rsid w:val="00B02F9D"/>
    <w:rsid w:val="00B03201"/>
    <w:rsid w:val="00B03A18"/>
    <w:rsid w:val="00B056D9"/>
    <w:rsid w:val="00B07FA6"/>
    <w:rsid w:val="00B10251"/>
    <w:rsid w:val="00B10B4E"/>
    <w:rsid w:val="00B1121E"/>
    <w:rsid w:val="00B11713"/>
    <w:rsid w:val="00B12942"/>
    <w:rsid w:val="00B12DB7"/>
    <w:rsid w:val="00B12ED4"/>
    <w:rsid w:val="00B130DB"/>
    <w:rsid w:val="00B1408A"/>
    <w:rsid w:val="00B1483E"/>
    <w:rsid w:val="00B14CCF"/>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1512"/>
    <w:rsid w:val="00B71905"/>
    <w:rsid w:val="00B72420"/>
    <w:rsid w:val="00B72D22"/>
    <w:rsid w:val="00B72ED5"/>
    <w:rsid w:val="00B73948"/>
    <w:rsid w:val="00B74297"/>
    <w:rsid w:val="00B74A7B"/>
    <w:rsid w:val="00B7544B"/>
    <w:rsid w:val="00B757DD"/>
    <w:rsid w:val="00B7631D"/>
    <w:rsid w:val="00B76C1E"/>
    <w:rsid w:val="00B76E71"/>
    <w:rsid w:val="00B76FF5"/>
    <w:rsid w:val="00B77030"/>
    <w:rsid w:val="00B77AA4"/>
    <w:rsid w:val="00B77B46"/>
    <w:rsid w:val="00B82FF5"/>
    <w:rsid w:val="00B83704"/>
    <w:rsid w:val="00B83C34"/>
    <w:rsid w:val="00B83E41"/>
    <w:rsid w:val="00B86295"/>
    <w:rsid w:val="00B87FDB"/>
    <w:rsid w:val="00B9072A"/>
    <w:rsid w:val="00B90CA9"/>
    <w:rsid w:val="00B93C01"/>
    <w:rsid w:val="00B93D13"/>
    <w:rsid w:val="00B94022"/>
    <w:rsid w:val="00B94362"/>
    <w:rsid w:val="00B949AD"/>
    <w:rsid w:val="00B95BC1"/>
    <w:rsid w:val="00B967D4"/>
    <w:rsid w:val="00B96AFA"/>
    <w:rsid w:val="00BA1015"/>
    <w:rsid w:val="00BA1089"/>
    <w:rsid w:val="00BA18B5"/>
    <w:rsid w:val="00BA1B19"/>
    <w:rsid w:val="00BA1BED"/>
    <w:rsid w:val="00BA21D0"/>
    <w:rsid w:val="00BA2759"/>
    <w:rsid w:val="00BA2981"/>
    <w:rsid w:val="00BA3940"/>
    <w:rsid w:val="00BA4D27"/>
    <w:rsid w:val="00BA4FA5"/>
    <w:rsid w:val="00BA572D"/>
    <w:rsid w:val="00BA5EDD"/>
    <w:rsid w:val="00BA7B28"/>
    <w:rsid w:val="00BB02F2"/>
    <w:rsid w:val="00BB0B98"/>
    <w:rsid w:val="00BB0E3F"/>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AC1"/>
    <w:rsid w:val="00BD3D01"/>
    <w:rsid w:val="00BD4B02"/>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E7D"/>
    <w:rsid w:val="00BF25F9"/>
    <w:rsid w:val="00BF2DF7"/>
    <w:rsid w:val="00BF39B7"/>
    <w:rsid w:val="00BF3B2E"/>
    <w:rsid w:val="00BF410C"/>
    <w:rsid w:val="00BF69F0"/>
    <w:rsid w:val="00BF6DAB"/>
    <w:rsid w:val="00BF70BE"/>
    <w:rsid w:val="00C00611"/>
    <w:rsid w:val="00C012B3"/>
    <w:rsid w:val="00C01DD3"/>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A52"/>
    <w:rsid w:val="00C32E22"/>
    <w:rsid w:val="00C35AB8"/>
    <w:rsid w:val="00C35BC9"/>
    <w:rsid w:val="00C360B0"/>
    <w:rsid w:val="00C379E9"/>
    <w:rsid w:val="00C37AE4"/>
    <w:rsid w:val="00C37B73"/>
    <w:rsid w:val="00C415AD"/>
    <w:rsid w:val="00C42D33"/>
    <w:rsid w:val="00C4332F"/>
    <w:rsid w:val="00C43BEC"/>
    <w:rsid w:val="00C43E72"/>
    <w:rsid w:val="00C44678"/>
    <w:rsid w:val="00C4477A"/>
    <w:rsid w:val="00C45DD9"/>
    <w:rsid w:val="00C46D39"/>
    <w:rsid w:val="00C4765B"/>
    <w:rsid w:val="00C47E9B"/>
    <w:rsid w:val="00C47FEE"/>
    <w:rsid w:val="00C519D7"/>
    <w:rsid w:val="00C5218C"/>
    <w:rsid w:val="00C5258B"/>
    <w:rsid w:val="00C53C56"/>
    <w:rsid w:val="00C5418B"/>
    <w:rsid w:val="00C55FA3"/>
    <w:rsid w:val="00C56C6C"/>
    <w:rsid w:val="00C574A9"/>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9E5"/>
    <w:rsid w:val="00C932DF"/>
    <w:rsid w:val="00C94DC6"/>
    <w:rsid w:val="00C95449"/>
    <w:rsid w:val="00C95457"/>
    <w:rsid w:val="00C9560A"/>
    <w:rsid w:val="00C9644C"/>
    <w:rsid w:val="00C965D0"/>
    <w:rsid w:val="00C96811"/>
    <w:rsid w:val="00C96B14"/>
    <w:rsid w:val="00C96DCD"/>
    <w:rsid w:val="00C972D9"/>
    <w:rsid w:val="00C97869"/>
    <w:rsid w:val="00CA10AE"/>
    <w:rsid w:val="00CA1A9F"/>
    <w:rsid w:val="00CA1C71"/>
    <w:rsid w:val="00CA1DC3"/>
    <w:rsid w:val="00CA26EB"/>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3339"/>
    <w:rsid w:val="00CB60B7"/>
    <w:rsid w:val="00CC004D"/>
    <w:rsid w:val="00CC0514"/>
    <w:rsid w:val="00CC0E07"/>
    <w:rsid w:val="00CC204B"/>
    <w:rsid w:val="00CC2205"/>
    <w:rsid w:val="00CC2AC0"/>
    <w:rsid w:val="00CC3DC4"/>
    <w:rsid w:val="00CC3E1F"/>
    <w:rsid w:val="00CC3FB2"/>
    <w:rsid w:val="00CC5D42"/>
    <w:rsid w:val="00CC71DB"/>
    <w:rsid w:val="00CC766C"/>
    <w:rsid w:val="00CC792A"/>
    <w:rsid w:val="00CD0345"/>
    <w:rsid w:val="00CD233E"/>
    <w:rsid w:val="00CD2AAA"/>
    <w:rsid w:val="00CD2D10"/>
    <w:rsid w:val="00CD3764"/>
    <w:rsid w:val="00CD3C0B"/>
    <w:rsid w:val="00CD53AB"/>
    <w:rsid w:val="00CD5ADF"/>
    <w:rsid w:val="00CD64F7"/>
    <w:rsid w:val="00CD6706"/>
    <w:rsid w:val="00CD76ED"/>
    <w:rsid w:val="00CD7B5C"/>
    <w:rsid w:val="00CE02B9"/>
    <w:rsid w:val="00CE0559"/>
    <w:rsid w:val="00CE0854"/>
    <w:rsid w:val="00CE0900"/>
    <w:rsid w:val="00CE1B20"/>
    <w:rsid w:val="00CE2888"/>
    <w:rsid w:val="00CE2AB3"/>
    <w:rsid w:val="00CE2DFB"/>
    <w:rsid w:val="00CE3D64"/>
    <w:rsid w:val="00CE4B1C"/>
    <w:rsid w:val="00CE59F9"/>
    <w:rsid w:val="00CE5DDC"/>
    <w:rsid w:val="00CE5F76"/>
    <w:rsid w:val="00CE63EB"/>
    <w:rsid w:val="00CE680D"/>
    <w:rsid w:val="00CE7C00"/>
    <w:rsid w:val="00CE7CE9"/>
    <w:rsid w:val="00CF05EA"/>
    <w:rsid w:val="00CF10FA"/>
    <w:rsid w:val="00CF1B2B"/>
    <w:rsid w:val="00CF1B6E"/>
    <w:rsid w:val="00CF1C92"/>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3F17"/>
    <w:rsid w:val="00D14E1D"/>
    <w:rsid w:val="00D16874"/>
    <w:rsid w:val="00D16AED"/>
    <w:rsid w:val="00D1716E"/>
    <w:rsid w:val="00D17B43"/>
    <w:rsid w:val="00D203AF"/>
    <w:rsid w:val="00D20E1C"/>
    <w:rsid w:val="00D222DE"/>
    <w:rsid w:val="00D2362B"/>
    <w:rsid w:val="00D24510"/>
    <w:rsid w:val="00D245A8"/>
    <w:rsid w:val="00D24C33"/>
    <w:rsid w:val="00D262DD"/>
    <w:rsid w:val="00D265FB"/>
    <w:rsid w:val="00D2704B"/>
    <w:rsid w:val="00D27140"/>
    <w:rsid w:val="00D27537"/>
    <w:rsid w:val="00D30FBA"/>
    <w:rsid w:val="00D323D4"/>
    <w:rsid w:val="00D32DCF"/>
    <w:rsid w:val="00D3347B"/>
    <w:rsid w:val="00D338E5"/>
    <w:rsid w:val="00D33B4D"/>
    <w:rsid w:val="00D3441F"/>
    <w:rsid w:val="00D34F38"/>
    <w:rsid w:val="00D351B3"/>
    <w:rsid w:val="00D35A42"/>
    <w:rsid w:val="00D35E8C"/>
    <w:rsid w:val="00D365A3"/>
    <w:rsid w:val="00D37A0B"/>
    <w:rsid w:val="00D4001A"/>
    <w:rsid w:val="00D41013"/>
    <w:rsid w:val="00D41B29"/>
    <w:rsid w:val="00D42C5F"/>
    <w:rsid w:val="00D43291"/>
    <w:rsid w:val="00D43962"/>
    <w:rsid w:val="00D450E8"/>
    <w:rsid w:val="00D46602"/>
    <w:rsid w:val="00D4677A"/>
    <w:rsid w:val="00D46D0E"/>
    <w:rsid w:val="00D47634"/>
    <w:rsid w:val="00D47B14"/>
    <w:rsid w:val="00D50F35"/>
    <w:rsid w:val="00D5228C"/>
    <w:rsid w:val="00D5243D"/>
    <w:rsid w:val="00D533B2"/>
    <w:rsid w:val="00D559B8"/>
    <w:rsid w:val="00D55D88"/>
    <w:rsid w:val="00D565F3"/>
    <w:rsid w:val="00D56A84"/>
    <w:rsid w:val="00D57832"/>
    <w:rsid w:val="00D603E1"/>
    <w:rsid w:val="00D614EF"/>
    <w:rsid w:val="00D61DEA"/>
    <w:rsid w:val="00D625F4"/>
    <w:rsid w:val="00D6433A"/>
    <w:rsid w:val="00D64786"/>
    <w:rsid w:val="00D64C11"/>
    <w:rsid w:val="00D64DA2"/>
    <w:rsid w:val="00D64E29"/>
    <w:rsid w:val="00D658C3"/>
    <w:rsid w:val="00D65A34"/>
    <w:rsid w:val="00D67329"/>
    <w:rsid w:val="00D67DF6"/>
    <w:rsid w:val="00D71878"/>
    <w:rsid w:val="00D71C78"/>
    <w:rsid w:val="00D72173"/>
    <w:rsid w:val="00D7371A"/>
    <w:rsid w:val="00D7391B"/>
    <w:rsid w:val="00D76393"/>
    <w:rsid w:val="00D76BF0"/>
    <w:rsid w:val="00D77041"/>
    <w:rsid w:val="00D80011"/>
    <w:rsid w:val="00D805E9"/>
    <w:rsid w:val="00D81151"/>
    <w:rsid w:val="00D8219E"/>
    <w:rsid w:val="00D8248A"/>
    <w:rsid w:val="00D826D2"/>
    <w:rsid w:val="00D85BFD"/>
    <w:rsid w:val="00D86048"/>
    <w:rsid w:val="00D867BE"/>
    <w:rsid w:val="00D902EE"/>
    <w:rsid w:val="00D912EF"/>
    <w:rsid w:val="00D9282E"/>
    <w:rsid w:val="00D929CF"/>
    <w:rsid w:val="00D92D2C"/>
    <w:rsid w:val="00D96D2F"/>
    <w:rsid w:val="00D97085"/>
    <w:rsid w:val="00D9751D"/>
    <w:rsid w:val="00D97A6F"/>
    <w:rsid w:val="00D97BBC"/>
    <w:rsid w:val="00D97D5D"/>
    <w:rsid w:val="00D97FB1"/>
    <w:rsid w:val="00DA14F3"/>
    <w:rsid w:val="00DA55F2"/>
    <w:rsid w:val="00DA78A9"/>
    <w:rsid w:val="00DB11F2"/>
    <w:rsid w:val="00DB174D"/>
    <w:rsid w:val="00DB2FD1"/>
    <w:rsid w:val="00DB4616"/>
    <w:rsid w:val="00DB5DAC"/>
    <w:rsid w:val="00DB607E"/>
    <w:rsid w:val="00DB639E"/>
    <w:rsid w:val="00DB727B"/>
    <w:rsid w:val="00DC049D"/>
    <w:rsid w:val="00DC0858"/>
    <w:rsid w:val="00DC25F4"/>
    <w:rsid w:val="00DC2720"/>
    <w:rsid w:val="00DC2ED5"/>
    <w:rsid w:val="00DC3C65"/>
    <w:rsid w:val="00DC3F24"/>
    <w:rsid w:val="00DC42BC"/>
    <w:rsid w:val="00DC4FD6"/>
    <w:rsid w:val="00DC5C8A"/>
    <w:rsid w:val="00DC63BD"/>
    <w:rsid w:val="00DC6FD4"/>
    <w:rsid w:val="00DC7703"/>
    <w:rsid w:val="00DD01B0"/>
    <w:rsid w:val="00DD10A3"/>
    <w:rsid w:val="00DD1DC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747"/>
    <w:rsid w:val="00DF3B2D"/>
    <w:rsid w:val="00DF4264"/>
    <w:rsid w:val="00DF42A3"/>
    <w:rsid w:val="00DF4AFC"/>
    <w:rsid w:val="00DF6A0A"/>
    <w:rsid w:val="00DF7D2F"/>
    <w:rsid w:val="00E008E3"/>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E65"/>
    <w:rsid w:val="00E160A9"/>
    <w:rsid w:val="00E1783D"/>
    <w:rsid w:val="00E17B0F"/>
    <w:rsid w:val="00E21464"/>
    <w:rsid w:val="00E216B6"/>
    <w:rsid w:val="00E21ED8"/>
    <w:rsid w:val="00E225BF"/>
    <w:rsid w:val="00E22DC3"/>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9AF"/>
    <w:rsid w:val="00E3306B"/>
    <w:rsid w:val="00E33F39"/>
    <w:rsid w:val="00E3464B"/>
    <w:rsid w:val="00E35F87"/>
    <w:rsid w:val="00E36F1A"/>
    <w:rsid w:val="00E37719"/>
    <w:rsid w:val="00E37AAA"/>
    <w:rsid w:val="00E37C16"/>
    <w:rsid w:val="00E41940"/>
    <w:rsid w:val="00E42196"/>
    <w:rsid w:val="00E42C81"/>
    <w:rsid w:val="00E434F2"/>
    <w:rsid w:val="00E4414F"/>
    <w:rsid w:val="00E44D3D"/>
    <w:rsid w:val="00E457B7"/>
    <w:rsid w:val="00E457E1"/>
    <w:rsid w:val="00E473BB"/>
    <w:rsid w:val="00E504B9"/>
    <w:rsid w:val="00E50625"/>
    <w:rsid w:val="00E511B3"/>
    <w:rsid w:val="00E521A7"/>
    <w:rsid w:val="00E52836"/>
    <w:rsid w:val="00E53126"/>
    <w:rsid w:val="00E54056"/>
    <w:rsid w:val="00E54329"/>
    <w:rsid w:val="00E56E29"/>
    <w:rsid w:val="00E60722"/>
    <w:rsid w:val="00E619C8"/>
    <w:rsid w:val="00E622C1"/>
    <w:rsid w:val="00E62F38"/>
    <w:rsid w:val="00E63081"/>
    <w:rsid w:val="00E63B75"/>
    <w:rsid w:val="00E63F02"/>
    <w:rsid w:val="00E63F25"/>
    <w:rsid w:val="00E6414B"/>
    <w:rsid w:val="00E64816"/>
    <w:rsid w:val="00E657D1"/>
    <w:rsid w:val="00E661D9"/>
    <w:rsid w:val="00E67314"/>
    <w:rsid w:val="00E67A0F"/>
    <w:rsid w:val="00E70344"/>
    <w:rsid w:val="00E709F3"/>
    <w:rsid w:val="00E70FD4"/>
    <w:rsid w:val="00E714B9"/>
    <w:rsid w:val="00E715E4"/>
    <w:rsid w:val="00E71C58"/>
    <w:rsid w:val="00E73F64"/>
    <w:rsid w:val="00E74BC9"/>
    <w:rsid w:val="00E7595B"/>
    <w:rsid w:val="00E76A5C"/>
    <w:rsid w:val="00E77221"/>
    <w:rsid w:val="00E77359"/>
    <w:rsid w:val="00E77991"/>
    <w:rsid w:val="00E779FD"/>
    <w:rsid w:val="00E80634"/>
    <w:rsid w:val="00E81A71"/>
    <w:rsid w:val="00E81B6B"/>
    <w:rsid w:val="00E82B90"/>
    <w:rsid w:val="00E82BB1"/>
    <w:rsid w:val="00E8369F"/>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41EA"/>
    <w:rsid w:val="00EC4848"/>
    <w:rsid w:val="00EC58AD"/>
    <w:rsid w:val="00EC5B81"/>
    <w:rsid w:val="00EC6E65"/>
    <w:rsid w:val="00EC70E6"/>
    <w:rsid w:val="00EC731C"/>
    <w:rsid w:val="00ED0064"/>
    <w:rsid w:val="00ED0CF7"/>
    <w:rsid w:val="00ED0FB2"/>
    <w:rsid w:val="00ED376C"/>
    <w:rsid w:val="00ED4C60"/>
    <w:rsid w:val="00ED4E33"/>
    <w:rsid w:val="00ED6337"/>
    <w:rsid w:val="00ED660F"/>
    <w:rsid w:val="00EE0532"/>
    <w:rsid w:val="00EE067B"/>
    <w:rsid w:val="00EE0935"/>
    <w:rsid w:val="00EE288D"/>
    <w:rsid w:val="00EE2E52"/>
    <w:rsid w:val="00EE311D"/>
    <w:rsid w:val="00EE4A04"/>
    <w:rsid w:val="00EE594D"/>
    <w:rsid w:val="00EE6632"/>
    <w:rsid w:val="00EE678F"/>
    <w:rsid w:val="00EE77B5"/>
    <w:rsid w:val="00EE7B3E"/>
    <w:rsid w:val="00EF0259"/>
    <w:rsid w:val="00EF0323"/>
    <w:rsid w:val="00EF1160"/>
    <w:rsid w:val="00EF16A2"/>
    <w:rsid w:val="00EF2F99"/>
    <w:rsid w:val="00EF3119"/>
    <w:rsid w:val="00EF3E47"/>
    <w:rsid w:val="00EF4BF9"/>
    <w:rsid w:val="00EF4F50"/>
    <w:rsid w:val="00EF6908"/>
    <w:rsid w:val="00EF712E"/>
    <w:rsid w:val="00F0078E"/>
    <w:rsid w:val="00F00894"/>
    <w:rsid w:val="00F0196E"/>
    <w:rsid w:val="00F0236B"/>
    <w:rsid w:val="00F02382"/>
    <w:rsid w:val="00F038AA"/>
    <w:rsid w:val="00F03E8B"/>
    <w:rsid w:val="00F04DD9"/>
    <w:rsid w:val="00F04E99"/>
    <w:rsid w:val="00F0504E"/>
    <w:rsid w:val="00F0645E"/>
    <w:rsid w:val="00F07618"/>
    <w:rsid w:val="00F07B9A"/>
    <w:rsid w:val="00F10491"/>
    <w:rsid w:val="00F10BF8"/>
    <w:rsid w:val="00F117C6"/>
    <w:rsid w:val="00F1252F"/>
    <w:rsid w:val="00F13061"/>
    <w:rsid w:val="00F1363A"/>
    <w:rsid w:val="00F13E05"/>
    <w:rsid w:val="00F20869"/>
    <w:rsid w:val="00F20AD8"/>
    <w:rsid w:val="00F20C8C"/>
    <w:rsid w:val="00F20E30"/>
    <w:rsid w:val="00F21246"/>
    <w:rsid w:val="00F21FCD"/>
    <w:rsid w:val="00F22CB0"/>
    <w:rsid w:val="00F23433"/>
    <w:rsid w:val="00F246B9"/>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23D"/>
    <w:rsid w:val="00F56545"/>
    <w:rsid w:val="00F56C09"/>
    <w:rsid w:val="00F5707F"/>
    <w:rsid w:val="00F57D3D"/>
    <w:rsid w:val="00F60D73"/>
    <w:rsid w:val="00F60DB2"/>
    <w:rsid w:val="00F60F18"/>
    <w:rsid w:val="00F6323F"/>
    <w:rsid w:val="00F637FF"/>
    <w:rsid w:val="00F6452F"/>
    <w:rsid w:val="00F646CA"/>
    <w:rsid w:val="00F64D38"/>
    <w:rsid w:val="00F64D78"/>
    <w:rsid w:val="00F65E6E"/>
    <w:rsid w:val="00F66C1F"/>
    <w:rsid w:val="00F70F5C"/>
    <w:rsid w:val="00F711D6"/>
    <w:rsid w:val="00F71A95"/>
    <w:rsid w:val="00F71AAA"/>
    <w:rsid w:val="00F71B54"/>
    <w:rsid w:val="00F71B65"/>
    <w:rsid w:val="00F7241C"/>
    <w:rsid w:val="00F72D9A"/>
    <w:rsid w:val="00F72F71"/>
    <w:rsid w:val="00F734C8"/>
    <w:rsid w:val="00F73938"/>
    <w:rsid w:val="00F73EA5"/>
    <w:rsid w:val="00F74FB4"/>
    <w:rsid w:val="00F75352"/>
    <w:rsid w:val="00F753F8"/>
    <w:rsid w:val="00F75BE8"/>
    <w:rsid w:val="00F760AD"/>
    <w:rsid w:val="00F762DA"/>
    <w:rsid w:val="00F76A33"/>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E3E"/>
    <w:rsid w:val="00FB6EF5"/>
    <w:rsid w:val="00FC025E"/>
    <w:rsid w:val="00FC1164"/>
    <w:rsid w:val="00FC1852"/>
    <w:rsid w:val="00FC2B6C"/>
    <w:rsid w:val="00FC4063"/>
    <w:rsid w:val="00FC4496"/>
    <w:rsid w:val="00FC4610"/>
    <w:rsid w:val="00FC4CA0"/>
    <w:rsid w:val="00FC4EED"/>
    <w:rsid w:val="00FC617C"/>
    <w:rsid w:val="00FC66AC"/>
    <w:rsid w:val="00FC66DE"/>
    <w:rsid w:val="00FC714F"/>
    <w:rsid w:val="00FC7968"/>
    <w:rsid w:val="00FD0FB0"/>
    <w:rsid w:val="00FD1174"/>
    <w:rsid w:val="00FD17C7"/>
    <w:rsid w:val="00FD1829"/>
    <w:rsid w:val="00FD3599"/>
    <w:rsid w:val="00FD4278"/>
    <w:rsid w:val="00FD4D07"/>
    <w:rsid w:val="00FD5223"/>
    <w:rsid w:val="00FE04EF"/>
    <w:rsid w:val="00FE0890"/>
    <w:rsid w:val="00FE156C"/>
    <w:rsid w:val="00FE2DCB"/>
    <w:rsid w:val="00FE3E1C"/>
    <w:rsid w:val="00FE4605"/>
    <w:rsid w:val="00FE671C"/>
    <w:rsid w:val="00FE7E94"/>
    <w:rsid w:val="00FF02A3"/>
    <w:rsid w:val="00FF03D8"/>
    <w:rsid w:val="00FF14A1"/>
    <w:rsid w:val="00FF1C22"/>
    <w:rsid w:val="00FF266A"/>
    <w:rsid w:val="00FF2673"/>
    <w:rsid w:val="00FF42E2"/>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367551"/>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39ABF-0790-478B-9873-D5517B87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2</TotalTime>
  <Pages>31</Pages>
  <Words>9877</Words>
  <Characters>53338</Characters>
  <Application>Microsoft Office Word</Application>
  <DocSecurity>0</DocSecurity>
  <Lines>444</Lines>
  <Paragraphs>12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303</cp:revision>
  <cp:lastPrinted>2024-10-17T18:13:00Z</cp:lastPrinted>
  <dcterms:created xsi:type="dcterms:W3CDTF">2025-02-21T00:22:00Z</dcterms:created>
  <dcterms:modified xsi:type="dcterms:W3CDTF">2025-03-0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6bmMbZvh"/&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